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74C" w:rsidRPr="00B9274C" w:rsidRDefault="00B9274C" w:rsidP="00B9274C">
      <w:pPr>
        <w:spacing w:after="0"/>
        <w:jc w:val="center"/>
        <w:rPr>
          <w:rFonts w:ascii="Times New Roman" w:hAnsi="Times New Roman" w:cs="Times New Roman"/>
          <w:sz w:val="24"/>
          <w:szCs w:val="24"/>
        </w:rPr>
      </w:pPr>
      <w:r w:rsidRPr="00B9274C">
        <w:rPr>
          <w:rFonts w:ascii="Times New Roman" w:hAnsi="Times New Roman" w:cs="Times New Roman"/>
          <w:b/>
          <w:sz w:val="24"/>
          <w:szCs w:val="24"/>
        </w:rPr>
        <w:t>MANAJEMEN KEPEMIMPINAN PENDIDIKAN: ANALISIS UNTUK MEWUJUDKAN KEUNGGULAN KOMPETITIF</w:t>
      </w:r>
    </w:p>
    <w:p w:rsidR="00517184" w:rsidRPr="00B9274C" w:rsidRDefault="00301122" w:rsidP="005115BC">
      <w:pPr>
        <w:spacing w:before="120" w:after="120" w:line="240" w:lineRule="auto"/>
        <w:jc w:val="center"/>
        <w:rPr>
          <w:rFonts w:ascii="Times New Roman" w:hAnsi="Times New Roman" w:cs="Times New Roman"/>
          <w:b/>
          <w:sz w:val="24"/>
          <w:szCs w:val="24"/>
          <w:vertAlign w:val="superscript"/>
        </w:rPr>
      </w:pPr>
      <w:r w:rsidRPr="00B9274C">
        <w:rPr>
          <w:rFonts w:ascii="Times New Roman" w:hAnsi="Times New Roman" w:cs="Times New Roman"/>
          <w:b/>
          <w:sz w:val="24"/>
          <w:szCs w:val="24"/>
        </w:rPr>
        <w:t>Suaeb</w:t>
      </w:r>
      <w:r w:rsidR="00517184" w:rsidRPr="00B9274C">
        <w:rPr>
          <w:rFonts w:ascii="Times New Roman" w:hAnsi="Times New Roman" w:cs="Times New Roman"/>
          <w:b/>
          <w:sz w:val="24"/>
          <w:szCs w:val="24"/>
          <w:vertAlign w:val="superscript"/>
        </w:rPr>
        <w:t>1</w:t>
      </w:r>
      <w:r w:rsidR="00517184" w:rsidRPr="00B9274C">
        <w:rPr>
          <w:rFonts w:ascii="Times New Roman" w:hAnsi="Times New Roman" w:cs="Times New Roman"/>
          <w:b/>
          <w:sz w:val="24"/>
          <w:szCs w:val="24"/>
        </w:rPr>
        <w:t xml:space="preserve">, </w:t>
      </w:r>
      <w:r w:rsidR="00C668CB" w:rsidRPr="00B9274C">
        <w:rPr>
          <w:rFonts w:ascii="Times New Roman" w:hAnsi="Times New Roman" w:cs="Times New Roman"/>
          <w:b/>
          <w:sz w:val="24"/>
          <w:szCs w:val="24"/>
        </w:rPr>
        <w:t>Syarif</w:t>
      </w:r>
      <w:r w:rsidR="00C668CB" w:rsidRPr="00B9274C">
        <w:rPr>
          <w:rFonts w:ascii="Times New Roman" w:hAnsi="Times New Roman" w:cs="Times New Roman"/>
          <w:b/>
          <w:sz w:val="24"/>
          <w:szCs w:val="24"/>
          <w:vertAlign w:val="superscript"/>
        </w:rPr>
        <w:t>2</w:t>
      </w:r>
      <w:r w:rsidR="00C668CB" w:rsidRPr="00B9274C">
        <w:rPr>
          <w:rFonts w:ascii="Times New Roman" w:hAnsi="Times New Roman" w:cs="Times New Roman"/>
          <w:b/>
          <w:sz w:val="24"/>
          <w:szCs w:val="24"/>
        </w:rPr>
        <w:t xml:space="preserve">, </w:t>
      </w:r>
      <w:r w:rsidR="000430F5">
        <w:rPr>
          <w:rFonts w:ascii="Times New Roman" w:hAnsi="Times New Roman" w:cs="Times New Roman"/>
          <w:b/>
          <w:sz w:val="24"/>
          <w:szCs w:val="24"/>
        </w:rPr>
        <w:t>Agussalim</w:t>
      </w:r>
      <w:r w:rsidR="000430F5">
        <w:rPr>
          <w:rFonts w:ascii="Times New Roman" w:hAnsi="Times New Roman" w:cs="Times New Roman"/>
          <w:b/>
          <w:sz w:val="24"/>
          <w:szCs w:val="24"/>
          <w:vertAlign w:val="superscript"/>
        </w:rPr>
        <w:t>3</w:t>
      </w:r>
      <w:r w:rsidR="000430F5">
        <w:rPr>
          <w:rFonts w:ascii="Times New Roman" w:hAnsi="Times New Roman" w:cs="Times New Roman"/>
          <w:b/>
          <w:sz w:val="24"/>
          <w:szCs w:val="24"/>
        </w:rPr>
        <w:t xml:space="preserve">, </w:t>
      </w:r>
      <w:r w:rsidR="00517184" w:rsidRPr="00B9274C">
        <w:rPr>
          <w:rFonts w:ascii="Times New Roman" w:hAnsi="Times New Roman" w:cs="Times New Roman"/>
          <w:b/>
          <w:sz w:val="24"/>
          <w:szCs w:val="24"/>
        </w:rPr>
        <w:t>Muhammad Iqbal</w:t>
      </w:r>
      <w:r w:rsidR="000430F5">
        <w:rPr>
          <w:rFonts w:ascii="Times New Roman" w:hAnsi="Times New Roman" w:cs="Times New Roman"/>
          <w:b/>
          <w:sz w:val="24"/>
          <w:szCs w:val="24"/>
          <w:vertAlign w:val="superscript"/>
        </w:rPr>
        <w:t>4</w:t>
      </w:r>
      <w:r w:rsidR="00C668CB" w:rsidRPr="00B9274C">
        <w:rPr>
          <w:rFonts w:ascii="Times New Roman" w:hAnsi="Times New Roman" w:cs="Times New Roman"/>
          <w:b/>
          <w:sz w:val="24"/>
          <w:szCs w:val="24"/>
        </w:rPr>
        <w:t xml:space="preserve">, </w:t>
      </w:r>
    </w:p>
    <w:p w:rsidR="00517184" w:rsidRDefault="00517184" w:rsidP="005115BC">
      <w:pPr>
        <w:spacing w:after="0" w:line="240" w:lineRule="auto"/>
        <w:jc w:val="center"/>
        <w:rPr>
          <w:rFonts w:ascii="Times New Roman" w:hAnsi="Times New Roman" w:cs="Times New Roman"/>
          <w:sz w:val="24"/>
          <w:szCs w:val="24"/>
          <w:vertAlign w:val="superscript"/>
        </w:rPr>
      </w:pPr>
      <w:r w:rsidRPr="00517184">
        <w:rPr>
          <w:rFonts w:ascii="Times New Roman" w:hAnsi="Times New Roman" w:cs="Times New Roman"/>
          <w:sz w:val="24"/>
          <w:szCs w:val="24"/>
        </w:rPr>
        <w:t>Sekolah Tinggi Keguruan dan Ilmu Pendidikan Bima</w:t>
      </w:r>
      <w:r w:rsidR="00A87AC2">
        <w:rPr>
          <w:rFonts w:ascii="Times New Roman" w:hAnsi="Times New Roman" w:cs="Times New Roman"/>
          <w:sz w:val="24"/>
          <w:szCs w:val="24"/>
          <w:vertAlign w:val="superscript"/>
        </w:rPr>
        <w:t>1,3</w:t>
      </w:r>
      <w:r w:rsidR="005750EC">
        <w:rPr>
          <w:rFonts w:ascii="Times New Roman" w:hAnsi="Times New Roman" w:cs="Times New Roman"/>
          <w:sz w:val="24"/>
          <w:szCs w:val="24"/>
          <w:vertAlign w:val="superscript"/>
        </w:rPr>
        <w:t>,4</w:t>
      </w:r>
    </w:p>
    <w:p w:rsidR="00C668CB" w:rsidRPr="00C668CB" w:rsidRDefault="00C668CB" w:rsidP="005115B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Sekolah Tinggi Ilmu Sosial dan Ilmu Politik </w:t>
      </w:r>
      <w:r w:rsidR="00A87AC2">
        <w:rPr>
          <w:rFonts w:ascii="Times New Roman" w:hAnsi="Times New Roman" w:cs="Times New Roman"/>
          <w:sz w:val="24"/>
          <w:szCs w:val="24"/>
        </w:rPr>
        <w:t xml:space="preserve">Mbojo </w:t>
      </w:r>
      <w:r>
        <w:rPr>
          <w:rFonts w:ascii="Times New Roman" w:hAnsi="Times New Roman" w:cs="Times New Roman"/>
          <w:sz w:val="24"/>
          <w:szCs w:val="24"/>
        </w:rPr>
        <w:t>Bima</w:t>
      </w:r>
      <w:r>
        <w:rPr>
          <w:rFonts w:ascii="Times New Roman" w:hAnsi="Times New Roman" w:cs="Times New Roman"/>
          <w:sz w:val="24"/>
          <w:szCs w:val="24"/>
          <w:vertAlign w:val="superscript"/>
        </w:rPr>
        <w:t>2</w:t>
      </w:r>
    </w:p>
    <w:p w:rsidR="00301122" w:rsidRDefault="00517184" w:rsidP="005115BC">
      <w:pPr>
        <w:spacing w:after="0" w:line="240" w:lineRule="auto"/>
        <w:jc w:val="center"/>
        <w:rPr>
          <w:rFonts w:ascii="Times New Roman" w:hAnsi="Times New Roman" w:cs="Times New Roman"/>
          <w:sz w:val="24"/>
          <w:szCs w:val="24"/>
        </w:rPr>
      </w:pPr>
      <w:r w:rsidRPr="00517184">
        <w:rPr>
          <w:rFonts w:ascii="Times New Roman" w:hAnsi="Times New Roman" w:cs="Times New Roman"/>
          <w:sz w:val="24"/>
          <w:szCs w:val="24"/>
        </w:rPr>
        <w:t xml:space="preserve">e-mail: </w:t>
      </w:r>
      <w:hyperlink r:id="rId7" w:history="1">
        <w:r w:rsidR="00225A9D" w:rsidRPr="00E76FBD">
          <w:rPr>
            <w:rStyle w:val="Hyperlink"/>
            <w:rFonts w:ascii="Times New Roman" w:hAnsi="Times New Roman" w:cs="Times New Roman"/>
            <w:sz w:val="24"/>
            <w:szCs w:val="24"/>
          </w:rPr>
          <w:t>suaebngali@gmail.com</w:t>
        </w:r>
        <w:r w:rsidR="00225A9D" w:rsidRPr="00E76FBD">
          <w:rPr>
            <w:rStyle w:val="Hyperlink"/>
            <w:rFonts w:ascii="Times New Roman" w:hAnsi="Times New Roman" w:cs="Times New Roman"/>
            <w:sz w:val="24"/>
            <w:szCs w:val="24"/>
            <w:vertAlign w:val="superscript"/>
          </w:rPr>
          <w:t>1</w:t>
        </w:r>
      </w:hyperlink>
      <w:r w:rsidR="00225A9D">
        <w:rPr>
          <w:rFonts w:ascii="Times New Roman" w:hAnsi="Times New Roman" w:cs="Times New Roman"/>
          <w:sz w:val="24"/>
          <w:szCs w:val="24"/>
        </w:rPr>
        <w:t xml:space="preserve">, </w:t>
      </w:r>
      <w:hyperlink r:id="rId8" w:history="1">
        <w:r w:rsidR="00C668CB" w:rsidRPr="00E76FBD">
          <w:rPr>
            <w:rStyle w:val="Hyperlink"/>
            <w:rFonts w:ascii="Times New Roman" w:hAnsi="Times New Roman" w:cs="Times New Roman"/>
            <w:sz w:val="24"/>
            <w:szCs w:val="24"/>
          </w:rPr>
          <w:t>syarifahmad1975@gmail.com</w:t>
        </w:r>
        <w:r w:rsidR="00C668CB" w:rsidRPr="00E76FBD">
          <w:rPr>
            <w:rStyle w:val="Hyperlink"/>
            <w:rFonts w:ascii="Times New Roman" w:hAnsi="Times New Roman" w:cs="Times New Roman"/>
            <w:sz w:val="24"/>
            <w:szCs w:val="24"/>
            <w:vertAlign w:val="superscript"/>
          </w:rPr>
          <w:t>2</w:t>
        </w:r>
      </w:hyperlink>
      <w:r w:rsidR="00C668CB">
        <w:rPr>
          <w:rFonts w:ascii="Times New Roman" w:hAnsi="Times New Roman" w:cs="Times New Roman"/>
          <w:sz w:val="24"/>
          <w:szCs w:val="24"/>
        </w:rPr>
        <w:t xml:space="preserve">, </w:t>
      </w:r>
      <w:hyperlink r:id="rId9" w:history="1">
        <w:r w:rsidR="005750EC" w:rsidRPr="008611E1">
          <w:rPr>
            <w:rStyle w:val="Hyperlink"/>
            <w:rFonts w:ascii="Times New Roman" w:hAnsi="Times New Roman" w:cs="Times New Roman"/>
            <w:sz w:val="24"/>
            <w:szCs w:val="24"/>
          </w:rPr>
          <w:t>agussalimmpd08@gmail.com</w:t>
        </w:r>
        <w:r w:rsidR="005750EC" w:rsidRPr="008611E1">
          <w:rPr>
            <w:rStyle w:val="Hyperlink"/>
            <w:rFonts w:ascii="Times New Roman" w:hAnsi="Times New Roman" w:cs="Times New Roman"/>
            <w:sz w:val="24"/>
            <w:szCs w:val="24"/>
            <w:vertAlign w:val="superscript"/>
          </w:rPr>
          <w:t>3</w:t>
        </w:r>
      </w:hyperlink>
      <w:r w:rsidR="005750EC">
        <w:rPr>
          <w:rFonts w:ascii="Times New Roman" w:hAnsi="Times New Roman" w:cs="Times New Roman"/>
          <w:sz w:val="24"/>
          <w:szCs w:val="24"/>
        </w:rPr>
        <w:t xml:space="preserve">, </w:t>
      </w:r>
      <w:hyperlink r:id="rId10" w:history="1">
        <w:r w:rsidR="00C668CB" w:rsidRPr="00E76FBD">
          <w:rPr>
            <w:rStyle w:val="Hyperlink"/>
            <w:rFonts w:ascii="Times New Roman" w:hAnsi="Times New Roman" w:cs="Times New Roman"/>
            <w:sz w:val="24"/>
            <w:szCs w:val="24"/>
          </w:rPr>
          <w:t>nhacoacho@gmail.com</w:t>
        </w:r>
        <w:r w:rsidR="00C668CB" w:rsidRPr="00E76FBD">
          <w:rPr>
            <w:rStyle w:val="Hyperlink"/>
            <w:rFonts w:ascii="Times New Roman" w:hAnsi="Times New Roman" w:cs="Times New Roman"/>
            <w:sz w:val="24"/>
            <w:szCs w:val="24"/>
            <w:vertAlign w:val="superscript"/>
          </w:rPr>
          <w:t>3</w:t>
        </w:r>
      </w:hyperlink>
      <w:bookmarkStart w:id="0" w:name="_GoBack"/>
      <w:bookmarkEnd w:id="0"/>
      <w:r w:rsidR="00BC38FD">
        <w:rPr>
          <w:rFonts w:ascii="Times New Roman" w:hAnsi="Times New Roman" w:cs="Times New Roman"/>
          <w:sz w:val="24"/>
          <w:szCs w:val="24"/>
        </w:rPr>
        <w:t xml:space="preserve"> </w:t>
      </w:r>
    </w:p>
    <w:p w:rsidR="00702D25" w:rsidRDefault="00702D25" w:rsidP="00702D25">
      <w:pPr>
        <w:spacing w:after="0" w:line="240" w:lineRule="auto"/>
        <w:jc w:val="center"/>
        <w:rPr>
          <w:rFonts w:ascii="Times New Roman" w:hAnsi="Times New Roman" w:cs="Times New Roman"/>
          <w:sz w:val="24"/>
          <w:szCs w:val="24"/>
        </w:rPr>
      </w:pPr>
    </w:p>
    <w:p w:rsidR="00702D25" w:rsidRPr="005115BC" w:rsidRDefault="00702D25" w:rsidP="00B9274C">
      <w:pPr>
        <w:spacing w:after="0" w:line="240" w:lineRule="auto"/>
        <w:jc w:val="both"/>
        <w:rPr>
          <w:rFonts w:ascii="Times New Roman" w:hAnsi="Times New Roman" w:cs="Times New Roman"/>
          <w:sz w:val="20"/>
          <w:szCs w:val="20"/>
        </w:rPr>
      </w:pPr>
      <w:r w:rsidRPr="005115BC">
        <w:rPr>
          <w:rFonts w:ascii="Times New Roman" w:hAnsi="Times New Roman" w:cs="Times New Roman"/>
          <w:b/>
          <w:sz w:val="20"/>
          <w:szCs w:val="20"/>
        </w:rPr>
        <w:t>Abstract</w:t>
      </w:r>
      <w:r w:rsidR="00B9274C">
        <w:rPr>
          <w:rFonts w:ascii="Times New Roman" w:hAnsi="Times New Roman" w:cs="Times New Roman"/>
          <w:b/>
          <w:sz w:val="20"/>
          <w:szCs w:val="20"/>
        </w:rPr>
        <w:t xml:space="preserve">: </w:t>
      </w:r>
      <w:r w:rsidRPr="005115BC">
        <w:rPr>
          <w:rFonts w:ascii="Times New Roman" w:hAnsi="Times New Roman" w:cs="Times New Roman"/>
          <w:sz w:val="20"/>
          <w:szCs w:val="20"/>
        </w:rPr>
        <w:t>This study focuses on the study of educational leadership management at the school organization level. The purpose of this study is to analyze leadership management indicators that determine school excellence. This study uses the library research method, namely by collecting relevant data from books, journals, magazines, and so on without having to conduct field reviews. The time of this research was carried out for three months, starting with collecting books and journals, then analyzing the suitability of the research topic and theme with the theme of this research. Based on the results of the analysis of scientific books and journals used in the study, the indicators of leadership management to realize school excellence include: organizational aspects, learning, resources (human and infrastructure), and organizational culture. These indicators are the determinants of school excellence. So school leaders should focus more attention focused on the fulfillment of these indicators.</w:t>
      </w:r>
    </w:p>
    <w:p w:rsidR="00702D25" w:rsidRPr="00B9274C" w:rsidRDefault="00702D25" w:rsidP="00702D25">
      <w:pPr>
        <w:spacing w:after="0" w:line="240" w:lineRule="auto"/>
        <w:jc w:val="center"/>
        <w:rPr>
          <w:rFonts w:ascii="Times New Roman" w:hAnsi="Times New Roman" w:cs="Times New Roman"/>
          <w:sz w:val="12"/>
          <w:szCs w:val="12"/>
        </w:rPr>
      </w:pPr>
    </w:p>
    <w:p w:rsidR="00702D25" w:rsidRPr="005115BC" w:rsidRDefault="00702D25" w:rsidP="00702D25">
      <w:pPr>
        <w:spacing w:after="0" w:line="240" w:lineRule="auto"/>
        <w:rPr>
          <w:rFonts w:ascii="Times New Roman" w:hAnsi="Times New Roman" w:cs="Times New Roman"/>
          <w:sz w:val="20"/>
          <w:szCs w:val="20"/>
        </w:rPr>
      </w:pPr>
      <w:r w:rsidRPr="005115BC">
        <w:rPr>
          <w:rFonts w:ascii="Times New Roman" w:hAnsi="Times New Roman" w:cs="Times New Roman"/>
          <w:b/>
          <w:sz w:val="20"/>
          <w:szCs w:val="20"/>
        </w:rPr>
        <w:t>Keywords</w:t>
      </w:r>
      <w:r w:rsidRPr="005115BC">
        <w:rPr>
          <w:rFonts w:ascii="Times New Roman" w:hAnsi="Times New Roman" w:cs="Times New Roman"/>
          <w:sz w:val="20"/>
          <w:szCs w:val="20"/>
        </w:rPr>
        <w:t>: Leadership Management, Competitive Advantage</w:t>
      </w:r>
    </w:p>
    <w:p w:rsidR="00702D25" w:rsidRPr="005115BC" w:rsidRDefault="00702D25" w:rsidP="00702D25">
      <w:pPr>
        <w:spacing w:after="0" w:line="240" w:lineRule="auto"/>
        <w:jc w:val="center"/>
        <w:rPr>
          <w:rFonts w:ascii="Times New Roman" w:hAnsi="Times New Roman" w:cs="Times New Roman"/>
          <w:sz w:val="20"/>
          <w:szCs w:val="20"/>
        </w:rPr>
      </w:pPr>
    </w:p>
    <w:p w:rsidR="008B1224" w:rsidRPr="00353A9B" w:rsidRDefault="00517184" w:rsidP="00B9274C">
      <w:pPr>
        <w:spacing w:after="0" w:line="240" w:lineRule="auto"/>
        <w:jc w:val="both"/>
        <w:rPr>
          <w:rFonts w:ascii="Times New Roman" w:hAnsi="Times New Roman" w:cs="Times New Roman"/>
        </w:rPr>
      </w:pPr>
      <w:r w:rsidRPr="005115BC">
        <w:rPr>
          <w:rFonts w:ascii="Times New Roman" w:hAnsi="Times New Roman" w:cs="Times New Roman"/>
          <w:b/>
          <w:sz w:val="20"/>
          <w:szCs w:val="20"/>
        </w:rPr>
        <w:t>Abstrak</w:t>
      </w:r>
      <w:r w:rsidR="00B9274C">
        <w:rPr>
          <w:rFonts w:ascii="Times New Roman" w:hAnsi="Times New Roman" w:cs="Times New Roman"/>
          <w:b/>
          <w:sz w:val="20"/>
          <w:szCs w:val="20"/>
        </w:rPr>
        <w:t xml:space="preserve">: </w:t>
      </w:r>
      <w:r w:rsidR="00117B6F" w:rsidRPr="005115BC">
        <w:rPr>
          <w:rFonts w:ascii="Times New Roman" w:hAnsi="Times New Roman" w:cs="Times New Roman"/>
          <w:sz w:val="20"/>
          <w:szCs w:val="20"/>
        </w:rPr>
        <w:t xml:space="preserve">Studi ini difokuskan pada kajian tentang manajemen kepemimpinan pendidikan pada tingkat organisasi sekolah. Tujuan </w:t>
      </w:r>
      <w:r w:rsidR="00EB3496" w:rsidRPr="005115BC">
        <w:rPr>
          <w:rFonts w:ascii="Times New Roman" w:hAnsi="Times New Roman" w:cs="Times New Roman"/>
          <w:sz w:val="20"/>
          <w:szCs w:val="20"/>
        </w:rPr>
        <w:t xml:space="preserve">dari studi </w:t>
      </w:r>
      <w:r w:rsidR="00117B6F" w:rsidRPr="005115BC">
        <w:rPr>
          <w:rFonts w:ascii="Times New Roman" w:hAnsi="Times New Roman" w:cs="Times New Roman"/>
          <w:sz w:val="20"/>
          <w:szCs w:val="20"/>
        </w:rPr>
        <w:t xml:space="preserve">ini adalah menganalisis indikator-indikator manajemen kepemimpinan yang menentukan </w:t>
      </w:r>
      <w:r w:rsidR="00B12064" w:rsidRPr="005115BC">
        <w:rPr>
          <w:rFonts w:ascii="Times New Roman" w:hAnsi="Times New Roman" w:cs="Times New Roman"/>
          <w:sz w:val="20"/>
          <w:szCs w:val="20"/>
        </w:rPr>
        <w:t xml:space="preserve">keunggulan </w:t>
      </w:r>
      <w:r w:rsidR="00117B6F" w:rsidRPr="005115BC">
        <w:rPr>
          <w:rFonts w:ascii="Times New Roman" w:hAnsi="Times New Roman" w:cs="Times New Roman"/>
          <w:sz w:val="20"/>
          <w:szCs w:val="20"/>
        </w:rPr>
        <w:t xml:space="preserve">sekolah. </w:t>
      </w:r>
      <w:r w:rsidR="00B12064" w:rsidRPr="005115BC">
        <w:rPr>
          <w:rFonts w:ascii="Times New Roman" w:hAnsi="Times New Roman" w:cs="Times New Roman"/>
          <w:sz w:val="20"/>
          <w:szCs w:val="20"/>
        </w:rPr>
        <w:t xml:space="preserve">Penelitian ini menggunakan metode </w:t>
      </w:r>
      <w:r w:rsidR="00B12064" w:rsidRPr="005115BC">
        <w:rPr>
          <w:rFonts w:ascii="Times New Roman" w:hAnsi="Times New Roman" w:cs="Times New Roman"/>
          <w:i/>
          <w:sz w:val="20"/>
          <w:szCs w:val="20"/>
        </w:rPr>
        <w:t>library research</w:t>
      </w:r>
      <w:r w:rsidR="00B12064" w:rsidRPr="005115BC">
        <w:rPr>
          <w:rFonts w:ascii="Times New Roman" w:hAnsi="Times New Roman" w:cs="Times New Roman"/>
          <w:sz w:val="20"/>
          <w:szCs w:val="20"/>
        </w:rPr>
        <w:t xml:space="preserve"> (penelitian kepustakaan), yakni </w:t>
      </w:r>
      <w:r w:rsidR="00B12064" w:rsidRPr="005115BC">
        <w:rPr>
          <w:rFonts w:ascii="Times New Roman" w:hAnsi="Times New Roman" w:cs="Times New Roman"/>
          <w:sz w:val="20"/>
          <w:szCs w:val="20"/>
          <w:shd w:val="clear" w:color="auto" w:fill="FFFFFF"/>
        </w:rPr>
        <w:t xml:space="preserve">dengan cara </w:t>
      </w:r>
      <w:r w:rsidR="00B12064" w:rsidRPr="005115BC">
        <w:rPr>
          <w:rFonts w:ascii="Times New Roman" w:hAnsi="Times New Roman" w:cs="Times New Roman"/>
          <w:sz w:val="20"/>
          <w:szCs w:val="20"/>
        </w:rPr>
        <w:t>mengumpulkan</w:t>
      </w:r>
      <w:r w:rsidR="00B12064" w:rsidRPr="005115BC">
        <w:rPr>
          <w:rFonts w:ascii="Times New Roman" w:hAnsi="Times New Roman" w:cs="Times New Roman"/>
          <w:sz w:val="20"/>
          <w:szCs w:val="20"/>
          <w:shd w:val="clear" w:color="auto" w:fill="FFFFFF"/>
        </w:rPr>
        <w:t xml:space="preserve"> data-data yang relevan dari buku, jurnal, majalah, dan lain sebagainya tanpa harus melakukan tinjauan ke lapangan.</w:t>
      </w:r>
      <w:r w:rsidR="008B1224" w:rsidRPr="005115BC">
        <w:rPr>
          <w:rFonts w:ascii="Times New Roman" w:hAnsi="Times New Roman" w:cs="Times New Roman"/>
          <w:sz w:val="20"/>
          <w:szCs w:val="20"/>
        </w:rPr>
        <w:t xml:space="preserve"> Waktu penelitian ini dilaksanakan selama tiga bulan, dimulai dengan melakukan pengumpulan terhadap buku-buku dan jurnal, kemudian analisis kesesuaian topik dan tema riset dengan tema penelitian ini. Berdasarkan hasil analisis terhadap buku-buku dan jurnal ilmiah yang digunakan dalam penelitian bahwa indikator manajemen kepemimpinan untuk mewujudkan keunggulan sekolah, yakni mencakup: aspek organisasi, pembelajaran, sumber daya (manusia dan sarana prasarana), dan budaya organisasi. Indikator tersebut menjadi penentu bagi keunggulan sekolah. Sehingga para pemimpin sekolah harus lebih banyak menaruh fokus perhatian difokuskan pada terpenuhinya indikator-indikator tersebut.</w:t>
      </w:r>
    </w:p>
    <w:p w:rsidR="00117B6F" w:rsidRPr="00EB3496" w:rsidRDefault="00117B6F" w:rsidP="00702D25">
      <w:pPr>
        <w:spacing w:after="0" w:line="240" w:lineRule="auto"/>
        <w:jc w:val="both"/>
        <w:rPr>
          <w:rFonts w:ascii="Times New Roman" w:hAnsi="Times New Roman" w:cs="Times New Roman"/>
          <w:sz w:val="24"/>
          <w:szCs w:val="24"/>
        </w:rPr>
      </w:pPr>
    </w:p>
    <w:p w:rsidR="00ED68E0" w:rsidRDefault="00ED68E0" w:rsidP="00702D25">
      <w:pPr>
        <w:spacing w:after="0" w:line="240" w:lineRule="auto"/>
        <w:jc w:val="both"/>
        <w:rPr>
          <w:rFonts w:ascii="Times New Roman" w:hAnsi="Times New Roman" w:cs="Times New Roman"/>
          <w:sz w:val="24"/>
          <w:szCs w:val="24"/>
        </w:rPr>
      </w:pPr>
      <w:r w:rsidRPr="00B9274C">
        <w:rPr>
          <w:rFonts w:ascii="Times New Roman" w:hAnsi="Times New Roman" w:cs="Times New Roman"/>
          <w:b/>
          <w:sz w:val="20"/>
          <w:szCs w:val="24"/>
        </w:rPr>
        <w:t xml:space="preserve">Kata kunci: </w:t>
      </w:r>
      <w:r w:rsidR="008B1224" w:rsidRPr="00B9274C">
        <w:rPr>
          <w:rFonts w:ascii="Times New Roman" w:hAnsi="Times New Roman" w:cs="Times New Roman"/>
          <w:sz w:val="20"/>
          <w:szCs w:val="24"/>
        </w:rPr>
        <w:t>Manajemen Kepemimpinan, Keunggulan Kompetitif</w:t>
      </w:r>
    </w:p>
    <w:p w:rsidR="00EB06F4" w:rsidRPr="008B1224" w:rsidRDefault="00EB06F4" w:rsidP="00702D25">
      <w:pPr>
        <w:spacing w:after="0" w:line="240" w:lineRule="auto"/>
        <w:jc w:val="both"/>
        <w:rPr>
          <w:rFonts w:ascii="Times New Roman" w:hAnsi="Times New Roman" w:cs="Times New Roman"/>
          <w:sz w:val="24"/>
          <w:szCs w:val="24"/>
        </w:rPr>
      </w:pPr>
    </w:p>
    <w:p w:rsidR="00301122" w:rsidRPr="005115BC" w:rsidRDefault="005269E3"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t xml:space="preserve">PENDAHULUAN </w:t>
      </w:r>
    </w:p>
    <w:p w:rsidR="001948D4" w:rsidRPr="005115BC" w:rsidRDefault="009F69AA"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Variabel k</w:t>
      </w:r>
      <w:r w:rsidR="009F57CB" w:rsidRPr="005115BC">
        <w:rPr>
          <w:rFonts w:ascii="Times New Roman" w:hAnsi="Times New Roman" w:cs="Times New Roman"/>
          <w:sz w:val="24"/>
          <w:szCs w:val="24"/>
        </w:rPr>
        <w:t xml:space="preserve">epemimpinan memainkan peran penting dalam mewujudkan perubahan </w:t>
      </w:r>
      <w:r w:rsidR="00254818" w:rsidRPr="005115BC">
        <w:rPr>
          <w:rFonts w:ascii="Times New Roman" w:hAnsi="Times New Roman" w:cs="Times New Roman"/>
          <w:sz w:val="24"/>
          <w:szCs w:val="24"/>
        </w:rPr>
        <w:t xml:space="preserve">tatakelola </w:t>
      </w:r>
      <w:r w:rsidR="00ED6AD0" w:rsidRPr="005115BC">
        <w:rPr>
          <w:rFonts w:ascii="Times New Roman" w:hAnsi="Times New Roman" w:cs="Times New Roman"/>
          <w:sz w:val="24"/>
          <w:szCs w:val="24"/>
        </w:rPr>
        <w:t>organisasi</w:t>
      </w:r>
      <w:r w:rsidR="009F57CB" w:rsidRPr="005115BC">
        <w:rPr>
          <w:rFonts w:ascii="Times New Roman" w:hAnsi="Times New Roman" w:cs="Times New Roman"/>
          <w:sz w:val="24"/>
          <w:szCs w:val="24"/>
        </w:rPr>
        <w:t xml:space="preserve">. </w:t>
      </w:r>
      <w:r w:rsidR="00B27FE8" w:rsidRPr="005115BC">
        <w:rPr>
          <w:rFonts w:ascii="Times New Roman" w:hAnsi="Times New Roman" w:cs="Times New Roman"/>
          <w:sz w:val="24"/>
          <w:szCs w:val="24"/>
        </w:rPr>
        <w:t>Studi</w:t>
      </w:r>
      <w:r w:rsidR="00977857" w:rsidRPr="005115BC">
        <w:rPr>
          <w:rFonts w:ascii="Times New Roman" w:hAnsi="Times New Roman" w:cs="Times New Roman"/>
          <w:sz w:val="24"/>
          <w:szCs w:val="24"/>
        </w:rPr>
        <w:t xml:space="preserve"> </w:t>
      </w:r>
      <w:r w:rsidR="00625E8E" w:rsidRPr="005115BC">
        <w:rPr>
          <w:rFonts w:ascii="Times New Roman" w:hAnsi="Times New Roman" w:cs="Times New Roman"/>
          <w:sz w:val="24"/>
          <w:szCs w:val="24"/>
        </w:rPr>
        <w:t xml:space="preserve">terhadap </w:t>
      </w:r>
      <w:r w:rsidR="00F915C1" w:rsidRPr="005115BC">
        <w:rPr>
          <w:rFonts w:ascii="Times New Roman" w:hAnsi="Times New Roman" w:cs="Times New Roman"/>
          <w:sz w:val="24"/>
          <w:szCs w:val="24"/>
        </w:rPr>
        <w:t>gaya</w:t>
      </w:r>
      <w:r w:rsidR="00625E8E" w:rsidRPr="005115BC">
        <w:rPr>
          <w:rFonts w:ascii="Times New Roman" w:hAnsi="Times New Roman" w:cs="Times New Roman"/>
          <w:sz w:val="24"/>
          <w:szCs w:val="24"/>
        </w:rPr>
        <w:t xml:space="preserve"> k</w:t>
      </w:r>
      <w:r w:rsidR="00733E2A" w:rsidRPr="005115BC">
        <w:rPr>
          <w:rFonts w:ascii="Times New Roman" w:hAnsi="Times New Roman" w:cs="Times New Roman"/>
          <w:sz w:val="24"/>
          <w:szCs w:val="24"/>
        </w:rPr>
        <w:t xml:space="preserve">epemimpinan </w:t>
      </w:r>
      <w:r w:rsidR="003C2368" w:rsidRPr="005115BC">
        <w:rPr>
          <w:rFonts w:ascii="Times New Roman" w:hAnsi="Times New Roman" w:cs="Times New Roman"/>
          <w:sz w:val="24"/>
          <w:szCs w:val="24"/>
        </w:rPr>
        <w:t xml:space="preserve">dalam </w:t>
      </w:r>
      <w:r w:rsidR="00625E8E" w:rsidRPr="005115BC">
        <w:rPr>
          <w:rFonts w:ascii="Times New Roman" w:hAnsi="Times New Roman" w:cs="Times New Roman"/>
          <w:sz w:val="24"/>
          <w:szCs w:val="24"/>
        </w:rPr>
        <w:t xml:space="preserve">organisasi </w:t>
      </w:r>
      <w:r w:rsidR="003C2368" w:rsidRPr="005115BC">
        <w:rPr>
          <w:rFonts w:ascii="Times New Roman" w:hAnsi="Times New Roman" w:cs="Times New Roman"/>
          <w:sz w:val="24"/>
          <w:szCs w:val="24"/>
        </w:rPr>
        <w:t xml:space="preserve">pendidikan </w:t>
      </w:r>
      <w:r w:rsidRPr="005115BC">
        <w:rPr>
          <w:rFonts w:ascii="Times New Roman" w:hAnsi="Times New Roman" w:cs="Times New Roman"/>
          <w:sz w:val="24"/>
          <w:szCs w:val="24"/>
        </w:rPr>
        <w:t>telah banyak dilakukan</w:t>
      </w:r>
      <w:r w:rsidR="007F5447" w:rsidRPr="005115BC">
        <w:rPr>
          <w:rFonts w:ascii="Times New Roman" w:hAnsi="Times New Roman" w:cs="Times New Roman"/>
          <w:sz w:val="24"/>
          <w:szCs w:val="24"/>
        </w:rPr>
        <w:t xml:space="preserve">, dengan berbagai pendekatan penelitian yang digunakan, baik pendekatan kualitatif maupun kuantitatif. Sebagaimana </w:t>
      </w:r>
      <w:r w:rsidR="007F5447" w:rsidRPr="005115BC">
        <w:rPr>
          <w:rFonts w:ascii="Times New Roman" w:hAnsi="Times New Roman" w:cs="Times New Roman"/>
          <w:sz w:val="24"/>
          <w:szCs w:val="24"/>
        </w:rPr>
        <w:fldChar w:fldCharType="begin" w:fldLock="1"/>
      </w:r>
      <w:r w:rsidR="00926DC0" w:rsidRPr="005115BC">
        <w:rPr>
          <w:rFonts w:ascii="Times New Roman" w:hAnsi="Times New Roman" w:cs="Times New Roman"/>
          <w:sz w:val="24"/>
          <w:szCs w:val="24"/>
        </w:rPr>
        <w:instrText>ADDIN CSL_CITATION {"citationItems":[{"id":"ITEM-1","itemData":{"ISSN":"1532-0723","abstract":"The aim of this exploratory study was to document aspects of research methodology for articles published in three educational leadership journals that are directed at emerging school leaders and the academic community that supports them. For articles published between 2013 and 2017, the research review surveyed types of studies, forms of data collection, participant characteristics, and method references cited. Qualitative work was more common than quantitative and mixed methods, with interviews and surveys as the most common data sources. While some articles included no methodological references, the majority of articles included recent citations, dominated by methods textbooks. Administrators and administrators in training were the most common groups of participants, but other demographic details on participants were irregularly included. Overall, the qualitative research showed greater variability in data collection than the quantitative research, with details on methodological design choices and practitioner-scholarship unevenly framed within the journals.","author":[{"dropping-particle":"","family":"Jackson","given":"Karen Moran","non-dropping-particle":"","parse-names":false,"suffix":""}],"container-title":"Education Leadership Review","id":"ITEM-1","issue":"1","issued":{"date-parts":[["2019"]]},"page":"119-132","title":"A Review of Research Methods Trends in Educational Leadership Journals.","type":"article-journal","volume":"20"},"uris":["http://www.mendeley.com/documents/?uuid=7b1c8e24-925e-4bc5-a83a-5a2087c73363"]}],"mendeley":{"formattedCitation":"(Jackson, 2019)","manualFormatting":"Jackson (2019)","plainTextFormattedCitation":"(Jackson, 2019)","previouslyFormattedCitation":"(Jackson, 2019)"},"properties":{"noteIndex":0},"schema":"https://github.com/citation-style-language/schema/raw/master/csl-citation.json"}</w:instrText>
      </w:r>
      <w:r w:rsidR="007F5447" w:rsidRPr="005115BC">
        <w:rPr>
          <w:rFonts w:ascii="Times New Roman" w:hAnsi="Times New Roman" w:cs="Times New Roman"/>
          <w:sz w:val="24"/>
          <w:szCs w:val="24"/>
        </w:rPr>
        <w:fldChar w:fldCharType="separate"/>
      </w:r>
      <w:r w:rsidR="007F5447" w:rsidRPr="005115BC">
        <w:rPr>
          <w:rFonts w:ascii="Times New Roman" w:hAnsi="Times New Roman" w:cs="Times New Roman"/>
          <w:noProof/>
          <w:sz w:val="24"/>
          <w:szCs w:val="24"/>
        </w:rPr>
        <w:t>Jackson (2019)</w:t>
      </w:r>
      <w:r w:rsidR="007F5447" w:rsidRPr="005115BC">
        <w:rPr>
          <w:rFonts w:ascii="Times New Roman" w:hAnsi="Times New Roman" w:cs="Times New Roman"/>
          <w:sz w:val="24"/>
          <w:szCs w:val="24"/>
        </w:rPr>
        <w:fldChar w:fldCharType="end"/>
      </w:r>
      <w:r w:rsidR="007F5447" w:rsidRPr="005115BC">
        <w:rPr>
          <w:rFonts w:ascii="Times New Roman" w:hAnsi="Times New Roman" w:cs="Times New Roman"/>
          <w:sz w:val="24"/>
          <w:szCs w:val="24"/>
        </w:rPr>
        <w:t xml:space="preserve"> </w:t>
      </w:r>
      <w:r w:rsidR="000C6D07" w:rsidRPr="005115BC">
        <w:rPr>
          <w:rFonts w:ascii="Times New Roman" w:hAnsi="Times New Roman" w:cs="Times New Roman"/>
          <w:sz w:val="24"/>
          <w:szCs w:val="24"/>
        </w:rPr>
        <w:t>yang melakukan studi eksplorasi terhadap aspek metodologi penelitian untuk artikel yang diterbitkan dalam tiga jurnal kepemimpinan pendidikan</w:t>
      </w:r>
      <w:r w:rsidR="00AD5053" w:rsidRPr="005115BC">
        <w:rPr>
          <w:rFonts w:ascii="Times New Roman" w:hAnsi="Times New Roman" w:cs="Times New Roman"/>
          <w:sz w:val="24"/>
          <w:szCs w:val="24"/>
        </w:rPr>
        <w:t xml:space="preserve">, dimana </w:t>
      </w:r>
      <w:r w:rsidR="000C6D07" w:rsidRPr="005115BC">
        <w:rPr>
          <w:rFonts w:ascii="Times New Roman" w:hAnsi="Times New Roman" w:cs="Times New Roman"/>
          <w:sz w:val="24"/>
          <w:szCs w:val="24"/>
        </w:rPr>
        <w:t xml:space="preserve">artikel yang diterbitkan antara tahun 2013 </w:t>
      </w:r>
      <w:r w:rsidR="00AD5053" w:rsidRPr="005115BC">
        <w:rPr>
          <w:rFonts w:ascii="Times New Roman" w:hAnsi="Times New Roman" w:cs="Times New Roman"/>
          <w:sz w:val="24"/>
          <w:szCs w:val="24"/>
        </w:rPr>
        <w:t xml:space="preserve">sampai </w:t>
      </w:r>
      <w:r w:rsidR="000C6D07" w:rsidRPr="005115BC">
        <w:rPr>
          <w:rFonts w:ascii="Times New Roman" w:hAnsi="Times New Roman" w:cs="Times New Roman"/>
          <w:sz w:val="24"/>
          <w:szCs w:val="24"/>
        </w:rPr>
        <w:t xml:space="preserve">2017, </w:t>
      </w:r>
      <w:r w:rsidR="00AD5053" w:rsidRPr="005115BC">
        <w:rPr>
          <w:rFonts w:ascii="Times New Roman" w:hAnsi="Times New Roman" w:cs="Times New Roman"/>
          <w:sz w:val="24"/>
          <w:szCs w:val="24"/>
        </w:rPr>
        <w:t xml:space="preserve">menunjukkan bahwa pilihan desain metodologis lebih banyak menggunakan metode </w:t>
      </w:r>
      <w:r w:rsidR="000C6D07" w:rsidRPr="005115BC">
        <w:rPr>
          <w:rFonts w:ascii="Times New Roman" w:hAnsi="Times New Roman" w:cs="Times New Roman"/>
          <w:sz w:val="24"/>
          <w:szCs w:val="24"/>
        </w:rPr>
        <w:t>kualitatif daripada m</w:t>
      </w:r>
      <w:r w:rsidR="00AD5053" w:rsidRPr="005115BC">
        <w:rPr>
          <w:rFonts w:ascii="Times New Roman" w:hAnsi="Times New Roman" w:cs="Times New Roman"/>
          <w:sz w:val="24"/>
          <w:szCs w:val="24"/>
        </w:rPr>
        <w:t xml:space="preserve">etode kuantitatif dan campuran. Artinya, studi tentang kepemimpinan telah banyak dilakukan. </w:t>
      </w:r>
      <w:r w:rsidR="00F915C1" w:rsidRPr="005115BC">
        <w:rPr>
          <w:rFonts w:ascii="Times New Roman" w:hAnsi="Times New Roman" w:cs="Times New Roman"/>
          <w:sz w:val="24"/>
          <w:szCs w:val="24"/>
        </w:rPr>
        <w:t xml:space="preserve">Para ahli dan peneliti bidang kepemimpinan </w:t>
      </w:r>
      <w:r w:rsidR="00977857" w:rsidRPr="005115BC">
        <w:rPr>
          <w:rFonts w:ascii="Times New Roman" w:hAnsi="Times New Roman" w:cs="Times New Roman"/>
          <w:sz w:val="24"/>
          <w:szCs w:val="24"/>
        </w:rPr>
        <w:t xml:space="preserve">telah mengembangkan </w:t>
      </w:r>
      <w:r w:rsidR="00397C1B" w:rsidRPr="005115BC">
        <w:rPr>
          <w:rFonts w:ascii="Times New Roman" w:hAnsi="Times New Roman" w:cs="Times New Roman"/>
          <w:sz w:val="24"/>
          <w:szCs w:val="24"/>
        </w:rPr>
        <w:t>terminologi</w:t>
      </w:r>
      <w:r w:rsidR="00BB0D24" w:rsidRPr="005115BC">
        <w:rPr>
          <w:rFonts w:ascii="Times New Roman" w:hAnsi="Times New Roman" w:cs="Times New Roman"/>
          <w:sz w:val="24"/>
          <w:szCs w:val="24"/>
        </w:rPr>
        <w:t xml:space="preserve"> </w:t>
      </w:r>
      <w:r w:rsidR="00625E8E" w:rsidRPr="005115BC">
        <w:rPr>
          <w:rFonts w:ascii="Times New Roman" w:hAnsi="Times New Roman" w:cs="Times New Roman"/>
          <w:sz w:val="24"/>
          <w:szCs w:val="24"/>
        </w:rPr>
        <w:t xml:space="preserve">kepemimpinan </w:t>
      </w:r>
      <w:r w:rsidR="003C2368" w:rsidRPr="005115BC">
        <w:rPr>
          <w:rFonts w:ascii="Times New Roman" w:hAnsi="Times New Roman" w:cs="Times New Roman"/>
          <w:sz w:val="24"/>
          <w:szCs w:val="24"/>
        </w:rPr>
        <w:t>berdasarkan</w:t>
      </w:r>
      <w:r w:rsidR="00BB0D24" w:rsidRPr="005115BC">
        <w:rPr>
          <w:rFonts w:ascii="Times New Roman" w:hAnsi="Times New Roman" w:cs="Times New Roman"/>
          <w:sz w:val="24"/>
          <w:szCs w:val="24"/>
        </w:rPr>
        <w:t xml:space="preserve"> sifat, perilaku, pengaruh, pola interaksi, hubungan peran, dan </w:t>
      </w:r>
      <w:r w:rsidR="00850E13" w:rsidRPr="005115BC">
        <w:rPr>
          <w:rFonts w:ascii="Times New Roman" w:hAnsi="Times New Roman" w:cs="Times New Roman"/>
          <w:sz w:val="24"/>
          <w:szCs w:val="24"/>
        </w:rPr>
        <w:t xml:space="preserve">kedudukan </w:t>
      </w:r>
      <w:r w:rsidR="00977857" w:rsidRPr="005115BC">
        <w:rPr>
          <w:rFonts w:ascii="Times New Roman" w:hAnsi="Times New Roman" w:cs="Times New Roman"/>
          <w:sz w:val="24"/>
          <w:szCs w:val="24"/>
        </w:rPr>
        <w:t xml:space="preserve">dalam </w:t>
      </w:r>
      <w:r w:rsidR="00A452E1" w:rsidRPr="005115BC">
        <w:rPr>
          <w:rFonts w:ascii="Times New Roman" w:hAnsi="Times New Roman" w:cs="Times New Roman"/>
          <w:sz w:val="24"/>
          <w:szCs w:val="24"/>
        </w:rPr>
        <w:t xml:space="preserve">suatu </w:t>
      </w:r>
      <w:r w:rsidR="00BE2988" w:rsidRPr="005115BC">
        <w:rPr>
          <w:rFonts w:ascii="Times New Roman" w:hAnsi="Times New Roman" w:cs="Times New Roman"/>
          <w:sz w:val="24"/>
          <w:szCs w:val="24"/>
        </w:rPr>
        <w:t xml:space="preserve">posisi </w:t>
      </w:r>
      <w:r w:rsidR="00BB0D24" w:rsidRPr="005115BC">
        <w:rPr>
          <w:rFonts w:ascii="Times New Roman" w:hAnsi="Times New Roman" w:cs="Times New Roman"/>
          <w:sz w:val="24"/>
          <w:szCs w:val="24"/>
        </w:rPr>
        <w:t>administratif</w:t>
      </w:r>
      <w:r w:rsidR="007407B2" w:rsidRPr="005115BC">
        <w:rPr>
          <w:rFonts w:ascii="Times New Roman" w:hAnsi="Times New Roman" w:cs="Times New Roman"/>
          <w:sz w:val="24"/>
          <w:szCs w:val="24"/>
        </w:rPr>
        <w:t xml:space="preserve"> </w:t>
      </w:r>
      <w:r w:rsidR="007407B2" w:rsidRPr="005115BC">
        <w:rPr>
          <w:rFonts w:ascii="Times New Roman" w:hAnsi="Times New Roman" w:cs="Times New Roman"/>
          <w:sz w:val="24"/>
          <w:szCs w:val="24"/>
        </w:rPr>
        <w:fldChar w:fldCharType="begin" w:fldLock="1"/>
      </w:r>
      <w:r w:rsidR="000C0E01"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plainTextFormattedCitation":"(Yukl, 2013)","previouslyFormattedCitation":"(Yukl, 2013)"},"properties":{"noteIndex":0},"schema":"https://github.com/citation-style-language/schema/raw/master/csl-citation.json"}</w:instrText>
      </w:r>
      <w:r w:rsidR="007407B2" w:rsidRPr="005115BC">
        <w:rPr>
          <w:rFonts w:ascii="Times New Roman" w:hAnsi="Times New Roman" w:cs="Times New Roman"/>
          <w:sz w:val="24"/>
          <w:szCs w:val="24"/>
        </w:rPr>
        <w:fldChar w:fldCharType="separate"/>
      </w:r>
      <w:r w:rsidR="007407B2" w:rsidRPr="005115BC">
        <w:rPr>
          <w:rFonts w:ascii="Times New Roman" w:hAnsi="Times New Roman" w:cs="Times New Roman"/>
          <w:noProof/>
          <w:sz w:val="24"/>
          <w:szCs w:val="24"/>
        </w:rPr>
        <w:t>(Yukl, 2013)</w:t>
      </w:r>
      <w:r w:rsidR="007407B2" w:rsidRPr="005115BC">
        <w:rPr>
          <w:rFonts w:ascii="Times New Roman" w:hAnsi="Times New Roman" w:cs="Times New Roman"/>
          <w:sz w:val="24"/>
          <w:szCs w:val="24"/>
        </w:rPr>
        <w:fldChar w:fldCharType="end"/>
      </w:r>
      <w:r w:rsidR="007407B2" w:rsidRPr="005115BC">
        <w:rPr>
          <w:rFonts w:ascii="Times New Roman" w:hAnsi="Times New Roman" w:cs="Times New Roman"/>
          <w:sz w:val="24"/>
          <w:szCs w:val="24"/>
        </w:rPr>
        <w:t xml:space="preserve">. </w:t>
      </w:r>
      <w:r w:rsidR="00471C5A" w:rsidRPr="005115BC">
        <w:rPr>
          <w:rFonts w:ascii="Times New Roman" w:hAnsi="Times New Roman" w:cs="Times New Roman"/>
          <w:sz w:val="24"/>
          <w:szCs w:val="24"/>
        </w:rPr>
        <w:t xml:space="preserve">Menurut </w:t>
      </w:r>
      <w:r w:rsidR="00471C5A" w:rsidRPr="005115BC">
        <w:rPr>
          <w:rFonts w:ascii="Times New Roman" w:hAnsi="Times New Roman" w:cs="Times New Roman"/>
          <w:sz w:val="24"/>
          <w:szCs w:val="24"/>
        </w:rPr>
        <w:fldChar w:fldCharType="begin" w:fldLock="1"/>
      </w:r>
      <w:r w:rsidR="00C7736E" w:rsidRPr="005115BC">
        <w:rPr>
          <w:rFonts w:ascii="Times New Roman" w:hAnsi="Times New Roman" w:cs="Times New Roman"/>
          <w:sz w:val="24"/>
          <w:szCs w:val="24"/>
        </w:rPr>
        <w:instrText>ADDIN CSL_CITATION {"citationItems":[{"id":"ITEM-1","itemData":{"ISBN":"9781909437760","author":[{"dropping-particle":"","family":"Day","given":"Christopher","non-dropping-particle":"","parse-names":false,"suffix":""},{"dropping-particle":"","family":"Sammons","given":"Pamela","non-dropping-particle":"","parse-names":false,"suffix":""}],"id":"ITEM-1","issued":{"date-parts":[["2014"]]},"number-of-pages":"1-72","publisher":"UK: Education Development Trust","publisher-place":"United Kingdom","title":"Successful School Leadership","type":"book"},"uris":["http://www.mendeley.com/documents/?uuid=e8644f96-b4ee-48e4-bffd-3337d9bd606c"]}],"mendeley":{"formattedCitation":"(Day &amp; Sammons, 2014)","manualFormatting":"Day &amp; Sammons (2014)","plainTextFormattedCitation":"(Day &amp; Sammons, 2014)","previouslyFormattedCitation":"(Day &amp; Sammons, 2014)"},"properties":{"noteIndex":0},"schema":"https://github.com/citation-style-language/schema/raw/master/csl-citation.json"}</w:instrText>
      </w:r>
      <w:r w:rsidR="00471C5A" w:rsidRPr="005115BC">
        <w:rPr>
          <w:rFonts w:ascii="Times New Roman" w:hAnsi="Times New Roman" w:cs="Times New Roman"/>
          <w:sz w:val="24"/>
          <w:szCs w:val="24"/>
        </w:rPr>
        <w:fldChar w:fldCharType="separate"/>
      </w:r>
      <w:r w:rsidR="00471C5A" w:rsidRPr="005115BC">
        <w:rPr>
          <w:rFonts w:ascii="Times New Roman" w:hAnsi="Times New Roman" w:cs="Times New Roman"/>
          <w:noProof/>
          <w:sz w:val="24"/>
          <w:szCs w:val="24"/>
        </w:rPr>
        <w:t>Day &amp; Sammons (2014)</w:t>
      </w:r>
      <w:r w:rsidR="00471C5A" w:rsidRPr="005115BC">
        <w:rPr>
          <w:rFonts w:ascii="Times New Roman" w:hAnsi="Times New Roman" w:cs="Times New Roman"/>
          <w:sz w:val="24"/>
          <w:szCs w:val="24"/>
        </w:rPr>
        <w:fldChar w:fldCharType="end"/>
      </w:r>
      <w:r w:rsidR="00471C5A" w:rsidRPr="005115BC">
        <w:rPr>
          <w:rFonts w:ascii="Times New Roman" w:hAnsi="Times New Roman" w:cs="Times New Roman"/>
          <w:sz w:val="24"/>
          <w:szCs w:val="24"/>
        </w:rPr>
        <w:t xml:space="preserve"> konsep kepemimpinan, manajemen dan administrasi mengalami tumpang tindih </w:t>
      </w:r>
      <w:r w:rsidR="003A37C9" w:rsidRPr="005115BC">
        <w:rPr>
          <w:rFonts w:ascii="Times New Roman" w:hAnsi="Times New Roman" w:cs="Times New Roman"/>
          <w:sz w:val="24"/>
          <w:szCs w:val="24"/>
        </w:rPr>
        <w:t xml:space="preserve">dalam penerapannya, namun </w:t>
      </w:r>
      <w:r w:rsidR="003A37C9" w:rsidRPr="005115BC">
        <w:rPr>
          <w:rFonts w:ascii="Times New Roman" w:hAnsi="Times New Roman" w:cs="Times New Roman"/>
          <w:sz w:val="24"/>
          <w:szCs w:val="24"/>
        </w:rPr>
        <w:lastRenderedPageBreak/>
        <w:t xml:space="preserve">seiring dengan perkembangan </w:t>
      </w:r>
      <w:r w:rsidR="00471C5A" w:rsidRPr="005115BC">
        <w:rPr>
          <w:rFonts w:ascii="Times New Roman" w:hAnsi="Times New Roman" w:cs="Times New Roman"/>
          <w:sz w:val="24"/>
          <w:szCs w:val="24"/>
        </w:rPr>
        <w:t>telah diberikan penekanan yang berbeda dari waktu ke waktu dan dalam konteks yang berbeda</w:t>
      </w:r>
      <w:r w:rsidR="003A37C9" w:rsidRPr="005115BC">
        <w:rPr>
          <w:rFonts w:ascii="Times New Roman" w:hAnsi="Times New Roman" w:cs="Times New Roman"/>
          <w:sz w:val="24"/>
          <w:szCs w:val="24"/>
        </w:rPr>
        <w:t>, sehingga penggunaannya bervariasi di berbagai</w:t>
      </w:r>
      <w:r w:rsidR="00C7736E" w:rsidRPr="005115BC">
        <w:rPr>
          <w:rFonts w:ascii="Times New Roman" w:hAnsi="Times New Roman" w:cs="Times New Roman"/>
          <w:sz w:val="24"/>
          <w:szCs w:val="24"/>
        </w:rPr>
        <w:t xml:space="preserve"> negara dengan budaya profesional yang berbeda.</w:t>
      </w:r>
      <w:r w:rsidR="003A37C9" w:rsidRPr="005115BC">
        <w:rPr>
          <w:rFonts w:ascii="Times New Roman" w:hAnsi="Times New Roman" w:cs="Times New Roman"/>
          <w:sz w:val="24"/>
          <w:szCs w:val="24"/>
        </w:rPr>
        <w:t xml:space="preserve"> </w:t>
      </w:r>
      <w:r w:rsidR="00057BB7" w:rsidRPr="005115BC">
        <w:rPr>
          <w:rFonts w:ascii="Times New Roman" w:hAnsi="Times New Roman" w:cs="Times New Roman"/>
          <w:sz w:val="24"/>
          <w:szCs w:val="24"/>
        </w:rPr>
        <w:t xml:space="preserve">Lebih lanjut </w:t>
      </w:r>
      <w:r w:rsidR="00C7736E" w:rsidRPr="005115BC">
        <w:rPr>
          <w:rFonts w:ascii="Times New Roman" w:hAnsi="Times New Roman" w:cs="Times New Roman"/>
          <w:sz w:val="24"/>
          <w:szCs w:val="24"/>
        </w:rPr>
        <w:fldChar w:fldCharType="begin" w:fldLock="1"/>
      </w:r>
      <w:r w:rsidR="00057BB7" w:rsidRPr="005115BC">
        <w:rPr>
          <w:rFonts w:ascii="Times New Roman" w:hAnsi="Times New Roman" w:cs="Times New Roman"/>
          <w:sz w:val="24"/>
          <w:szCs w:val="24"/>
        </w:rPr>
        <w:instrText>ADDIN CSL_CITATION {"citationItems":[{"id":"ITEM-1","itemData":{"ISBN":"9781909437760","author":[{"dropping-particle":"","family":"Day","given":"Christopher","non-dropping-particle":"","parse-names":false,"suffix":""},{"dropping-particle":"","family":"Sammons","given":"Pamela","non-dropping-particle":"","parse-names":false,"suffix":""}],"id":"ITEM-1","issued":{"date-parts":[["2014"]]},"number-of-pages":"1-72","publisher":"UK: Education Development Trust","publisher-place":"United Kingdom","title":"Successful School Leadership","type":"book"},"uris":["http://www.mendeley.com/documents/?uuid=e8644f96-b4ee-48e4-bffd-3337d9bd606c"]}],"mendeley":{"formattedCitation":"(Day &amp; Sammons, 2014)","manualFormatting":"Day &amp; Sammons (2014)","plainTextFormattedCitation":"(Day &amp; Sammons, 2014)","previouslyFormattedCitation":"(Day &amp; Sammons, 2014)"},"properties":{"noteIndex":0},"schema":"https://github.com/citation-style-language/schema/raw/master/csl-citation.json"}</w:instrText>
      </w:r>
      <w:r w:rsidR="00C7736E" w:rsidRPr="005115BC">
        <w:rPr>
          <w:rFonts w:ascii="Times New Roman" w:hAnsi="Times New Roman" w:cs="Times New Roman"/>
          <w:sz w:val="24"/>
          <w:szCs w:val="24"/>
        </w:rPr>
        <w:fldChar w:fldCharType="separate"/>
      </w:r>
      <w:r w:rsidR="00C7736E" w:rsidRPr="005115BC">
        <w:rPr>
          <w:rFonts w:ascii="Times New Roman" w:hAnsi="Times New Roman" w:cs="Times New Roman"/>
          <w:noProof/>
          <w:sz w:val="24"/>
          <w:szCs w:val="24"/>
        </w:rPr>
        <w:t>Day &amp; Sammons (2014)</w:t>
      </w:r>
      <w:r w:rsidR="00C7736E" w:rsidRPr="005115BC">
        <w:rPr>
          <w:rFonts w:ascii="Times New Roman" w:hAnsi="Times New Roman" w:cs="Times New Roman"/>
          <w:sz w:val="24"/>
          <w:szCs w:val="24"/>
        </w:rPr>
        <w:fldChar w:fldCharType="end"/>
      </w:r>
      <w:r w:rsidR="001B7E4B" w:rsidRPr="005115BC">
        <w:rPr>
          <w:rFonts w:ascii="Times New Roman" w:hAnsi="Times New Roman" w:cs="Times New Roman"/>
          <w:sz w:val="24"/>
          <w:szCs w:val="24"/>
        </w:rPr>
        <w:t xml:space="preserve"> menjelaskan</w:t>
      </w:r>
      <w:r w:rsidR="00C7736E" w:rsidRPr="005115BC">
        <w:rPr>
          <w:rFonts w:ascii="Times New Roman" w:hAnsi="Times New Roman" w:cs="Times New Roman"/>
          <w:sz w:val="24"/>
          <w:szCs w:val="24"/>
        </w:rPr>
        <w:t xml:space="preserve"> p</w:t>
      </w:r>
      <w:r w:rsidR="003A37C9" w:rsidRPr="005115BC">
        <w:rPr>
          <w:rFonts w:ascii="Times New Roman" w:hAnsi="Times New Roman" w:cs="Times New Roman"/>
          <w:sz w:val="24"/>
          <w:szCs w:val="24"/>
        </w:rPr>
        <w:t xml:space="preserve">erbedaan penekanan </w:t>
      </w:r>
      <w:r w:rsidR="00057BB7" w:rsidRPr="005115BC">
        <w:rPr>
          <w:rFonts w:ascii="Times New Roman" w:hAnsi="Times New Roman" w:cs="Times New Roman"/>
          <w:sz w:val="24"/>
          <w:szCs w:val="24"/>
        </w:rPr>
        <w:t xml:space="preserve">kepemimpinan dan manajemen </w:t>
      </w:r>
      <w:r w:rsidR="003A37C9" w:rsidRPr="005115BC">
        <w:rPr>
          <w:rFonts w:ascii="Times New Roman" w:hAnsi="Times New Roman" w:cs="Times New Roman"/>
          <w:sz w:val="24"/>
          <w:szCs w:val="24"/>
        </w:rPr>
        <w:t>ini mencerminkan variasi dalam fungsi sistem pendidikan dan konteks kebijakan</w:t>
      </w:r>
      <w:r w:rsidR="00C7736E" w:rsidRPr="005115BC">
        <w:rPr>
          <w:rFonts w:ascii="Times New Roman" w:hAnsi="Times New Roman" w:cs="Times New Roman"/>
          <w:sz w:val="24"/>
          <w:szCs w:val="24"/>
        </w:rPr>
        <w:t xml:space="preserve">, tetapi </w:t>
      </w:r>
      <w:r w:rsidR="005A224B" w:rsidRPr="005115BC">
        <w:rPr>
          <w:rFonts w:ascii="Times New Roman" w:hAnsi="Times New Roman" w:cs="Times New Roman"/>
          <w:sz w:val="24"/>
          <w:szCs w:val="24"/>
        </w:rPr>
        <w:t xml:space="preserve">muara dari </w:t>
      </w:r>
      <w:r w:rsidR="00C7736E" w:rsidRPr="005115BC">
        <w:rPr>
          <w:rFonts w:ascii="Times New Roman" w:hAnsi="Times New Roman" w:cs="Times New Roman"/>
          <w:sz w:val="24"/>
          <w:szCs w:val="24"/>
        </w:rPr>
        <w:t xml:space="preserve">kepemimpinan </w:t>
      </w:r>
      <w:r w:rsidR="005A224B" w:rsidRPr="005115BC">
        <w:rPr>
          <w:rFonts w:ascii="Times New Roman" w:hAnsi="Times New Roman" w:cs="Times New Roman"/>
          <w:sz w:val="24"/>
          <w:szCs w:val="24"/>
        </w:rPr>
        <w:t xml:space="preserve">ada </w:t>
      </w:r>
      <w:r w:rsidR="00C7736E" w:rsidRPr="005115BC">
        <w:rPr>
          <w:rFonts w:ascii="Times New Roman" w:hAnsi="Times New Roman" w:cs="Times New Roman"/>
          <w:sz w:val="24"/>
          <w:szCs w:val="24"/>
        </w:rPr>
        <w:t xml:space="preserve">pada peran pemimpin </w:t>
      </w:r>
      <w:r w:rsidR="004143D0" w:rsidRPr="005115BC">
        <w:rPr>
          <w:rFonts w:ascii="Times New Roman" w:hAnsi="Times New Roman" w:cs="Times New Roman"/>
          <w:sz w:val="24"/>
          <w:szCs w:val="24"/>
        </w:rPr>
        <w:t>itu sendiri</w:t>
      </w:r>
      <w:r w:rsidR="00471C5A" w:rsidRPr="005115BC">
        <w:rPr>
          <w:rFonts w:ascii="Times New Roman" w:hAnsi="Times New Roman" w:cs="Times New Roman"/>
          <w:sz w:val="24"/>
          <w:szCs w:val="24"/>
        </w:rPr>
        <w:t>.</w:t>
      </w:r>
      <w:r w:rsidR="004143D0" w:rsidRPr="005115BC">
        <w:rPr>
          <w:rFonts w:ascii="Times New Roman" w:hAnsi="Times New Roman" w:cs="Times New Roman"/>
          <w:sz w:val="24"/>
          <w:szCs w:val="24"/>
        </w:rPr>
        <w:t xml:space="preserve"> </w:t>
      </w:r>
      <w:r w:rsidR="00057BB7" w:rsidRPr="005115BC">
        <w:rPr>
          <w:rFonts w:ascii="Times New Roman" w:hAnsi="Times New Roman" w:cs="Times New Roman"/>
          <w:sz w:val="24"/>
          <w:szCs w:val="24"/>
        </w:rPr>
        <w:t>Kepemimpinan dan manajemen bukanlah merupakan terma yang sinonim, seseorang bisa menjadi manajer tanpa harus menjadi seorang pemimpin, sebaliknya seseorang bisa me-</w:t>
      </w:r>
      <w:r w:rsidR="00057BB7" w:rsidRPr="005115BC">
        <w:rPr>
          <w:rFonts w:ascii="Times New Roman" w:hAnsi="Times New Roman" w:cs="Times New Roman"/>
          <w:i/>
          <w:sz w:val="24"/>
          <w:szCs w:val="24"/>
        </w:rPr>
        <w:t>manage</w:t>
      </w:r>
      <w:r w:rsidR="00057BB7" w:rsidRPr="005115BC">
        <w:rPr>
          <w:rFonts w:ascii="Times New Roman" w:hAnsi="Times New Roman" w:cs="Times New Roman"/>
          <w:sz w:val="24"/>
          <w:szCs w:val="24"/>
        </w:rPr>
        <w:t xml:space="preserve"> tanpa harus memimpin </w:t>
      </w:r>
      <w:r w:rsidR="00057BB7" w:rsidRPr="005115BC">
        <w:rPr>
          <w:rFonts w:ascii="Times New Roman" w:hAnsi="Times New Roman" w:cs="Times New Roman"/>
          <w:sz w:val="24"/>
          <w:szCs w:val="24"/>
        </w:rPr>
        <w:fldChar w:fldCharType="begin" w:fldLock="1"/>
      </w:r>
      <w:r w:rsidR="00226EA5" w:rsidRPr="005115BC">
        <w:rPr>
          <w:rFonts w:ascii="Times New Roman" w:hAnsi="Times New Roman" w:cs="Times New Roman"/>
          <w:sz w:val="24"/>
          <w:szCs w:val="24"/>
        </w:rPr>
        <w:instrText>ADDIN CSL_CITATION {"citationItems":[{"id":"ITEM-1","itemData":{"author":[{"dropping-particle":"","family":"Bush","given":"Tony","non-dropping-particle":"","parse-names":false,"suffix":""},{"dropping-particle":"","family":"Coleman","given":"Marianne","non-dropping-particle":"","parse-names":false,"suffix":""}],"edition":"Cet. I","id":"ITEM-1","issued":{"date-parts":[["2012"]]},"publisher":"Jogjakarta: IRCiSoD","publisher-place":"Jogjakarta","title":"Manajemen Mutu Kepemimpinan Pendidikan","type":"book"},"uris":["http://www.mendeley.com/documents/?uuid=9c61ff10-ca6b-40ce-bc1e-4bfa2dd0b106"]}],"mendeley":{"formattedCitation":"(Bush &amp; Coleman, 2012)","plainTextFormattedCitation":"(Bush &amp; Coleman, 2012)","previouslyFormattedCitation":"(Bush &amp; Coleman, 2012)"},"properties":{"noteIndex":0},"schema":"https://github.com/citation-style-language/schema/raw/master/csl-citation.json"}</w:instrText>
      </w:r>
      <w:r w:rsidR="00057BB7" w:rsidRPr="005115BC">
        <w:rPr>
          <w:rFonts w:ascii="Times New Roman" w:hAnsi="Times New Roman" w:cs="Times New Roman"/>
          <w:sz w:val="24"/>
          <w:szCs w:val="24"/>
        </w:rPr>
        <w:fldChar w:fldCharType="separate"/>
      </w:r>
      <w:r w:rsidR="00057BB7" w:rsidRPr="005115BC">
        <w:rPr>
          <w:rFonts w:ascii="Times New Roman" w:hAnsi="Times New Roman" w:cs="Times New Roman"/>
          <w:noProof/>
          <w:sz w:val="24"/>
          <w:szCs w:val="24"/>
        </w:rPr>
        <w:t>(Bush &amp; Coleman, 2012)</w:t>
      </w:r>
      <w:r w:rsidR="00057BB7" w:rsidRPr="005115BC">
        <w:rPr>
          <w:rFonts w:ascii="Times New Roman" w:hAnsi="Times New Roman" w:cs="Times New Roman"/>
          <w:sz w:val="24"/>
          <w:szCs w:val="24"/>
        </w:rPr>
        <w:fldChar w:fldCharType="end"/>
      </w:r>
      <w:r w:rsidR="00057BB7" w:rsidRPr="005115BC">
        <w:rPr>
          <w:rFonts w:ascii="Times New Roman" w:hAnsi="Times New Roman" w:cs="Times New Roman"/>
          <w:sz w:val="24"/>
          <w:szCs w:val="24"/>
        </w:rPr>
        <w:t xml:space="preserve">. </w:t>
      </w:r>
    </w:p>
    <w:p w:rsidR="00455EEA" w:rsidRPr="005115BC" w:rsidRDefault="007C2FCF"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Kemampuan </w:t>
      </w:r>
      <w:r w:rsidR="000C3E29" w:rsidRPr="005115BC">
        <w:rPr>
          <w:rFonts w:ascii="Times New Roman" w:hAnsi="Times New Roman" w:cs="Times New Roman"/>
          <w:sz w:val="24"/>
          <w:szCs w:val="24"/>
        </w:rPr>
        <w:t xml:space="preserve">manajemen </w:t>
      </w:r>
      <w:r w:rsidRPr="005115BC">
        <w:rPr>
          <w:rFonts w:ascii="Times New Roman" w:hAnsi="Times New Roman" w:cs="Times New Roman"/>
          <w:sz w:val="24"/>
          <w:szCs w:val="24"/>
        </w:rPr>
        <w:t>k</w:t>
      </w:r>
      <w:r w:rsidR="00C62116" w:rsidRPr="005115BC">
        <w:rPr>
          <w:rFonts w:ascii="Times New Roman" w:hAnsi="Times New Roman" w:cs="Times New Roman"/>
          <w:sz w:val="24"/>
          <w:szCs w:val="24"/>
        </w:rPr>
        <w:t xml:space="preserve">epemimpinan </w:t>
      </w:r>
      <w:r w:rsidR="00930DCC" w:rsidRPr="005115BC">
        <w:rPr>
          <w:rFonts w:ascii="Times New Roman" w:hAnsi="Times New Roman" w:cs="Times New Roman"/>
          <w:sz w:val="24"/>
          <w:szCs w:val="24"/>
        </w:rPr>
        <w:t>berpengaruh</w:t>
      </w:r>
      <w:r w:rsidR="00C62116" w:rsidRPr="005115BC">
        <w:rPr>
          <w:rFonts w:ascii="Times New Roman" w:hAnsi="Times New Roman" w:cs="Times New Roman"/>
          <w:sz w:val="24"/>
          <w:szCs w:val="24"/>
        </w:rPr>
        <w:t xml:space="preserve"> terhadap perubahan organisasi</w:t>
      </w:r>
      <w:r w:rsidR="00D82F05" w:rsidRPr="005115BC">
        <w:rPr>
          <w:rFonts w:ascii="Times New Roman" w:hAnsi="Times New Roman" w:cs="Times New Roman"/>
          <w:sz w:val="24"/>
          <w:szCs w:val="24"/>
        </w:rPr>
        <w:t xml:space="preserve">. </w:t>
      </w:r>
      <w:r w:rsidR="00AA6693" w:rsidRPr="005115BC">
        <w:rPr>
          <w:rFonts w:ascii="Times New Roman" w:hAnsi="Times New Roman" w:cs="Times New Roman"/>
          <w:sz w:val="24"/>
          <w:szCs w:val="24"/>
        </w:rPr>
        <w:t xml:space="preserve">Dimensi </w:t>
      </w:r>
      <w:r w:rsidR="001B7E4B" w:rsidRPr="005115BC">
        <w:rPr>
          <w:rFonts w:ascii="Times New Roman" w:hAnsi="Times New Roman" w:cs="Times New Roman"/>
          <w:sz w:val="24"/>
          <w:szCs w:val="24"/>
        </w:rPr>
        <w:t xml:space="preserve">perubahan tersebut diantaranya tergambar dari perubahan </w:t>
      </w:r>
      <w:r w:rsidR="000C3E29" w:rsidRPr="005115BC">
        <w:rPr>
          <w:rFonts w:ascii="Times New Roman" w:hAnsi="Times New Roman" w:cs="Times New Roman"/>
          <w:sz w:val="24"/>
          <w:szCs w:val="24"/>
        </w:rPr>
        <w:t>budaya</w:t>
      </w:r>
      <w:r w:rsidR="00FE4EAF" w:rsidRPr="005115BC">
        <w:rPr>
          <w:rFonts w:ascii="Times New Roman" w:hAnsi="Times New Roman" w:cs="Times New Roman"/>
          <w:sz w:val="24"/>
          <w:szCs w:val="24"/>
        </w:rPr>
        <w:t xml:space="preserve"> </w:t>
      </w:r>
      <w:r w:rsidR="007407B2" w:rsidRPr="005115BC">
        <w:rPr>
          <w:rFonts w:ascii="Times New Roman" w:hAnsi="Times New Roman" w:cs="Times New Roman"/>
          <w:sz w:val="24"/>
          <w:szCs w:val="24"/>
        </w:rPr>
        <w:t>sekolah</w:t>
      </w:r>
      <w:r w:rsidR="00455EEA" w:rsidRPr="005115BC">
        <w:rPr>
          <w:rFonts w:ascii="Times New Roman" w:hAnsi="Times New Roman" w:cs="Times New Roman"/>
          <w:sz w:val="24"/>
          <w:szCs w:val="24"/>
        </w:rPr>
        <w:t xml:space="preserve">, </w:t>
      </w:r>
      <w:r w:rsidR="00776D07" w:rsidRPr="005115BC">
        <w:rPr>
          <w:rFonts w:ascii="Times New Roman" w:hAnsi="Times New Roman" w:cs="Times New Roman"/>
          <w:sz w:val="24"/>
          <w:szCs w:val="24"/>
        </w:rPr>
        <w:t>komitmen organisasi</w:t>
      </w:r>
      <w:r w:rsidR="001E2764" w:rsidRPr="005115BC">
        <w:rPr>
          <w:rFonts w:ascii="Times New Roman" w:hAnsi="Times New Roman" w:cs="Times New Roman"/>
          <w:sz w:val="24"/>
          <w:szCs w:val="24"/>
        </w:rPr>
        <w:t xml:space="preserve"> warga sekolah</w:t>
      </w:r>
      <w:r w:rsidR="00776D07" w:rsidRPr="005115BC">
        <w:rPr>
          <w:rFonts w:ascii="Times New Roman" w:hAnsi="Times New Roman" w:cs="Times New Roman"/>
          <w:sz w:val="24"/>
          <w:szCs w:val="24"/>
        </w:rPr>
        <w:t xml:space="preserve">, </w:t>
      </w:r>
      <w:r w:rsidR="00455EEA" w:rsidRPr="005115BC">
        <w:rPr>
          <w:rFonts w:ascii="Times New Roman" w:hAnsi="Times New Roman" w:cs="Times New Roman"/>
          <w:sz w:val="24"/>
          <w:szCs w:val="24"/>
        </w:rPr>
        <w:t xml:space="preserve">motivasi </w:t>
      </w:r>
      <w:r w:rsidR="00FE4EAF" w:rsidRPr="005115BC">
        <w:rPr>
          <w:rFonts w:ascii="Times New Roman" w:hAnsi="Times New Roman" w:cs="Times New Roman"/>
          <w:sz w:val="24"/>
          <w:szCs w:val="24"/>
        </w:rPr>
        <w:t xml:space="preserve">mengajar guru, </w:t>
      </w:r>
      <w:r w:rsidR="00DC7ABA" w:rsidRPr="005115BC">
        <w:rPr>
          <w:rFonts w:ascii="Times New Roman" w:hAnsi="Times New Roman" w:cs="Times New Roman"/>
          <w:sz w:val="24"/>
          <w:szCs w:val="24"/>
        </w:rPr>
        <w:t xml:space="preserve">kualitas </w:t>
      </w:r>
      <w:r w:rsidR="00DA2394" w:rsidRPr="005115BC">
        <w:rPr>
          <w:rFonts w:ascii="Times New Roman" w:hAnsi="Times New Roman" w:cs="Times New Roman"/>
          <w:sz w:val="24"/>
          <w:szCs w:val="24"/>
        </w:rPr>
        <w:t>pe</w:t>
      </w:r>
      <w:r w:rsidR="00B27FE8" w:rsidRPr="005115BC">
        <w:rPr>
          <w:rFonts w:ascii="Times New Roman" w:hAnsi="Times New Roman" w:cs="Times New Roman"/>
          <w:sz w:val="24"/>
          <w:szCs w:val="24"/>
        </w:rPr>
        <w:t xml:space="preserve">mbelajaran, </w:t>
      </w:r>
      <w:r w:rsidR="001E2764" w:rsidRPr="005115BC">
        <w:rPr>
          <w:rFonts w:ascii="Times New Roman" w:hAnsi="Times New Roman" w:cs="Times New Roman"/>
          <w:sz w:val="24"/>
          <w:szCs w:val="24"/>
        </w:rPr>
        <w:t xml:space="preserve">dan </w:t>
      </w:r>
      <w:r w:rsidR="000C3E29" w:rsidRPr="005115BC">
        <w:rPr>
          <w:rFonts w:ascii="Times New Roman" w:hAnsi="Times New Roman" w:cs="Times New Roman"/>
          <w:sz w:val="24"/>
          <w:szCs w:val="24"/>
        </w:rPr>
        <w:t xml:space="preserve">sebagai outputnya adalah </w:t>
      </w:r>
      <w:r w:rsidR="00034398" w:rsidRPr="005115BC">
        <w:rPr>
          <w:rFonts w:ascii="Times New Roman" w:hAnsi="Times New Roman" w:cs="Times New Roman"/>
          <w:sz w:val="24"/>
          <w:szCs w:val="24"/>
        </w:rPr>
        <w:t>prestasi siswa</w:t>
      </w:r>
      <w:r w:rsidR="001E2764" w:rsidRPr="005115BC">
        <w:rPr>
          <w:rFonts w:ascii="Times New Roman" w:hAnsi="Times New Roman" w:cs="Times New Roman"/>
          <w:sz w:val="24"/>
          <w:szCs w:val="24"/>
        </w:rPr>
        <w:t xml:space="preserve">. </w:t>
      </w:r>
      <w:r w:rsidR="00506EB4" w:rsidRPr="005115BC">
        <w:rPr>
          <w:rFonts w:ascii="Times New Roman" w:hAnsi="Times New Roman" w:cs="Times New Roman"/>
          <w:sz w:val="24"/>
          <w:szCs w:val="24"/>
        </w:rPr>
        <w:t xml:space="preserve">Hasil </w:t>
      </w:r>
      <w:r w:rsidR="00776D07" w:rsidRPr="005115BC">
        <w:rPr>
          <w:rFonts w:ascii="Times New Roman" w:hAnsi="Times New Roman" w:cs="Times New Roman"/>
          <w:sz w:val="24"/>
          <w:szCs w:val="24"/>
        </w:rPr>
        <w:t>st</w:t>
      </w:r>
      <w:r w:rsidR="00EF7683" w:rsidRPr="005115BC">
        <w:rPr>
          <w:rFonts w:ascii="Times New Roman" w:hAnsi="Times New Roman" w:cs="Times New Roman"/>
          <w:sz w:val="24"/>
          <w:szCs w:val="24"/>
        </w:rPr>
        <w:t xml:space="preserve">udi literatur </w:t>
      </w:r>
      <w:r w:rsidR="00506EB4" w:rsidRPr="005115BC">
        <w:rPr>
          <w:rFonts w:ascii="Times New Roman" w:hAnsi="Times New Roman" w:cs="Times New Roman"/>
          <w:sz w:val="24"/>
          <w:szCs w:val="24"/>
        </w:rPr>
        <w:t xml:space="preserve">utama dari beberapa </w:t>
      </w:r>
      <w:r w:rsidR="00A600EB" w:rsidRPr="005115BC">
        <w:rPr>
          <w:rFonts w:ascii="Times New Roman" w:hAnsi="Times New Roman" w:cs="Times New Roman"/>
          <w:sz w:val="24"/>
          <w:szCs w:val="24"/>
        </w:rPr>
        <w:t xml:space="preserve">buku dan </w:t>
      </w:r>
      <w:r w:rsidR="00506EB4" w:rsidRPr="005115BC">
        <w:rPr>
          <w:rFonts w:ascii="Times New Roman" w:hAnsi="Times New Roman" w:cs="Times New Roman"/>
          <w:sz w:val="24"/>
          <w:szCs w:val="24"/>
        </w:rPr>
        <w:t xml:space="preserve">hasil </w:t>
      </w:r>
      <w:r w:rsidR="00776D07" w:rsidRPr="005115BC">
        <w:rPr>
          <w:rFonts w:ascii="Times New Roman" w:hAnsi="Times New Roman" w:cs="Times New Roman"/>
          <w:sz w:val="24"/>
          <w:szCs w:val="24"/>
        </w:rPr>
        <w:t>penelitian terdahulu,</w:t>
      </w:r>
      <w:r w:rsidR="00EF7683" w:rsidRPr="005115BC">
        <w:rPr>
          <w:rFonts w:ascii="Times New Roman" w:hAnsi="Times New Roman" w:cs="Times New Roman"/>
          <w:sz w:val="24"/>
          <w:szCs w:val="24"/>
        </w:rPr>
        <w:t xml:space="preserve"> </w:t>
      </w:r>
      <w:r w:rsidR="00506EB4" w:rsidRPr="005115BC">
        <w:rPr>
          <w:rFonts w:ascii="Times New Roman" w:hAnsi="Times New Roman" w:cs="Times New Roman"/>
          <w:sz w:val="24"/>
          <w:szCs w:val="24"/>
        </w:rPr>
        <w:t xml:space="preserve">mengungkapkan bahwa </w:t>
      </w:r>
      <w:r w:rsidR="00776D07" w:rsidRPr="005115BC">
        <w:rPr>
          <w:rFonts w:ascii="Times New Roman" w:hAnsi="Times New Roman" w:cs="Times New Roman"/>
          <w:sz w:val="24"/>
          <w:szCs w:val="24"/>
        </w:rPr>
        <w:t xml:space="preserve">kepemimpinan </w:t>
      </w:r>
      <w:r w:rsidR="00506EB4" w:rsidRPr="005115BC">
        <w:rPr>
          <w:rFonts w:ascii="Times New Roman" w:hAnsi="Times New Roman" w:cs="Times New Roman"/>
          <w:sz w:val="24"/>
          <w:szCs w:val="24"/>
        </w:rPr>
        <w:t>dengan berbagai gaya (</w:t>
      </w:r>
      <w:r w:rsidR="00506EB4" w:rsidRPr="005115BC">
        <w:rPr>
          <w:rFonts w:ascii="Times New Roman" w:hAnsi="Times New Roman" w:cs="Times New Roman"/>
          <w:i/>
          <w:sz w:val="24"/>
          <w:szCs w:val="24"/>
        </w:rPr>
        <w:t>style</w:t>
      </w:r>
      <w:r w:rsidR="00506EB4" w:rsidRPr="005115BC">
        <w:rPr>
          <w:rFonts w:ascii="Times New Roman" w:hAnsi="Times New Roman" w:cs="Times New Roman"/>
          <w:sz w:val="24"/>
          <w:szCs w:val="24"/>
        </w:rPr>
        <w:t xml:space="preserve">) tertentu </w:t>
      </w:r>
      <w:r w:rsidR="00776D07" w:rsidRPr="005115BC">
        <w:rPr>
          <w:rFonts w:ascii="Times New Roman" w:hAnsi="Times New Roman" w:cs="Times New Roman"/>
          <w:sz w:val="24"/>
          <w:szCs w:val="24"/>
        </w:rPr>
        <w:t>memiliki</w:t>
      </w:r>
      <w:r w:rsidR="00EF7683" w:rsidRPr="005115BC">
        <w:rPr>
          <w:rFonts w:ascii="Times New Roman" w:hAnsi="Times New Roman" w:cs="Times New Roman"/>
          <w:sz w:val="24"/>
          <w:szCs w:val="24"/>
        </w:rPr>
        <w:t xml:space="preserve"> kontribusi bagi kemajua</w:t>
      </w:r>
      <w:r w:rsidR="00D95B46" w:rsidRPr="005115BC">
        <w:rPr>
          <w:rFonts w:ascii="Times New Roman" w:hAnsi="Times New Roman" w:cs="Times New Roman"/>
          <w:sz w:val="24"/>
          <w:szCs w:val="24"/>
        </w:rPr>
        <w:t>n suatu organisasi,</w:t>
      </w:r>
      <w:r w:rsidR="00EF7683" w:rsidRPr="005115BC">
        <w:rPr>
          <w:rFonts w:ascii="Times New Roman" w:hAnsi="Times New Roman" w:cs="Times New Roman"/>
          <w:sz w:val="24"/>
          <w:szCs w:val="24"/>
        </w:rPr>
        <w:t xml:space="preserve"> </w:t>
      </w:r>
      <w:r w:rsidR="00D95B46" w:rsidRPr="005115BC">
        <w:rPr>
          <w:rFonts w:ascii="Times New Roman" w:hAnsi="Times New Roman" w:cs="Times New Roman"/>
          <w:sz w:val="24"/>
          <w:szCs w:val="24"/>
        </w:rPr>
        <w:t xml:space="preserve">seperti halnya gaya kepemimpinan transformatif. </w:t>
      </w:r>
      <w:r w:rsidR="006D6DEE" w:rsidRPr="005115BC">
        <w:rPr>
          <w:rFonts w:ascii="Times New Roman" w:hAnsi="Times New Roman" w:cs="Times New Roman"/>
          <w:sz w:val="24"/>
          <w:szCs w:val="24"/>
        </w:rPr>
        <w:t xml:space="preserve">Ada </w:t>
      </w:r>
      <w:r w:rsidR="00344F3C" w:rsidRPr="005115BC">
        <w:rPr>
          <w:rFonts w:ascii="Times New Roman" w:hAnsi="Times New Roman" w:cs="Times New Roman"/>
          <w:sz w:val="24"/>
          <w:szCs w:val="24"/>
        </w:rPr>
        <w:t xml:space="preserve">hubungan </w:t>
      </w:r>
      <w:r w:rsidR="006D6DEE" w:rsidRPr="005115BC">
        <w:rPr>
          <w:rFonts w:ascii="Times New Roman" w:hAnsi="Times New Roman" w:cs="Times New Roman"/>
          <w:sz w:val="24"/>
          <w:szCs w:val="24"/>
        </w:rPr>
        <w:t xml:space="preserve">positif dan signifikan </w:t>
      </w:r>
      <w:r w:rsidR="00344F3C" w:rsidRPr="005115BC">
        <w:rPr>
          <w:rFonts w:ascii="Times New Roman" w:hAnsi="Times New Roman" w:cs="Times New Roman"/>
          <w:sz w:val="24"/>
          <w:szCs w:val="24"/>
        </w:rPr>
        <w:t>antara kepemimpinan transformasional dan iklim sekolah</w:t>
      </w:r>
      <w:r w:rsidR="006D6DEE" w:rsidRPr="005115BC">
        <w:rPr>
          <w:rFonts w:ascii="Times New Roman" w:hAnsi="Times New Roman" w:cs="Times New Roman"/>
          <w:sz w:val="24"/>
          <w:szCs w:val="24"/>
        </w:rPr>
        <w:t xml:space="preserve"> </w:t>
      </w:r>
      <w:r w:rsidR="006D6DEE" w:rsidRPr="005115BC">
        <w:rPr>
          <w:rFonts w:ascii="Times New Roman" w:hAnsi="Times New Roman" w:cs="Times New Roman"/>
          <w:sz w:val="24"/>
          <w:szCs w:val="24"/>
        </w:rPr>
        <w:fldChar w:fldCharType="begin" w:fldLock="1"/>
      </w:r>
      <w:r w:rsidR="00B33C16" w:rsidRPr="005115BC">
        <w:rPr>
          <w:rFonts w:ascii="Times New Roman" w:hAnsi="Times New Roman" w:cs="Times New Roman"/>
          <w:sz w:val="24"/>
          <w:szCs w:val="24"/>
        </w:rPr>
        <w:instrText>ADDIN CSL_CITATION {"citationItems":[{"id":"ITEM-1","itemData":{"DOI":"10.1177/1741143214549966","ISBN":"1741143214549","author":[{"dropping-particle":"","family":"Mccarley","given":"Troy A","non-dropping-particle":"","parse-names":false,"suffix":""},{"dropping-particle":"","family":"Peters","given":"Michelle L","non-dropping-particle":"","parse-names":false,"suffix":""},{"dropping-particle":"","family":"Decman","given":"John M","non-dropping-particle":"","parse-names":false,"suffix":""}],"container-title":"Educational Management Administration &amp; Leadership","id":"ITEM-1","issue":"3","issued":{"date-parts":[["2014"]]},"page":"1-21","title":"Transformational leadership related to school climate: a multi-level analysis","type":"article-journal","volume":"11"},"uris":["http://www.mendeley.com/documents/?uuid=4a8cf7a9-5f56-47ac-8466-42a681b4990a"]},{"id":"ITEM-2","itemData":{"abstract":"This study outlines the relationship between transformational leadership and organizational climate with the productivity on Officcial Goverment Elementary School Teachers in Tanah Sareal Bogor in 2017. The research app l i e s survey method with the Correlation approach. The population in this study was 256 teachers with the total sample of 157 teachers determined by proportionale random sampling. Data analysis techniques used descriptive statistical analysis techniques and inferential statistics. Inferential statistics are used to test hypotheses using simple regression and correlation analysis techniques and multiple regression and correlation analysis. Based on the research result, it is concluded that 1) there is a very significant positive relationship between transformational leadership with teacher work productivity, 2) there is a very significant positive relationship between organizational climate 3) there is a positive relationship Significant between transformational leadership and organizational climate with teacher work productivity Therefore, it can be concluded that teacher work productivity can be improved through transformational leadership and organizational climate either individually or collectively.","author":[{"dropping-particle":"","family":"Lestari","given":"Any","non-dropping-particle":"","parse-names":false,"suffix":""},{"dropping-particle":"","family":"Hidayat","given":"Nandang","non-dropping-particle":"","parse-names":false,"suffix":""},{"dropping-particle":"","family":"Putra","given":"Karantiano Sadasa","non-dropping-particle":"","parse-names":false,"suffix":""}],"container-title":"Jurnal Manajemen Pendidikan","id":"ITEM-2","issue":"2","issued":{"date-parts":[["2018"]]},"page":"672-682","title":"Hubungan Antara Kepemimpinan Transformasional dan Iklim Organisasi dengan Produktivitas Kerja Guru","type":"article-journal","volume":"6"},"uris":["http://www.mendeley.com/documents/?uuid=7fb0cb27-ce59-4ef2-82da-95990db81694"]}],"mendeley":{"formattedCitation":"(Lestari et al., 2018; Mccarley et al., 2014)","plainTextFormattedCitation":"(Lestari et al., 2018; Mccarley et al., 2014)","previouslyFormattedCitation":"(Lestari et al., 2018; Mccarley et al., 2014)"},"properties":{"noteIndex":0},"schema":"https://github.com/citation-style-language/schema/raw/master/csl-citation.json"}</w:instrText>
      </w:r>
      <w:r w:rsidR="006D6DEE" w:rsidRPr="005115BC">
        <w:rPr>
          <w:rFonts w:ascii="Times New Roman" w:hAnsi="Times New Roman" w:cs="Times New Roman"/>
          <w:sz w:val="24"/>
          <w:szCs w:val="24"/>
        </w:rPr>
        <w:fldChar w:fldCharType="separate"/>
      </w:r>
      <w:r w:rsidR="006D6DEE" w:rsidRPr="005115BC">
        <w:rPr>
          <w:rFonts w:ascii="Times New Roman" w:hAnsi="Times New Roman" w:cs="Times New Roman"/>
          <w:noProof/>
          <w:sz w:val="24"/>
          <w:szCs w:val="24"/>
        </w:rPr>
        <w:t>(Lestari et al., 2018; Mccarley et al., 2014)</w:t>
      </w:r>
      <w:r w:rsidR="006D6DEE" w:rsidRPr="005115BC">
        <w:rPr>
          <w:rFonts w:ascii="Times New Roman" w:hAnsi="Times New Roman" w:cs="Times New Roman"/>
          <w:sz w:val="24"/>
          <w:szCs w:val="24"/>
        </w:rPr>
        <w:fldChar w:fldCharType="end"/>
      </w:r>
      <w:r w:rsidR="00151FD7" w:rsidRPr="005115BC">
        <w:rPr>
          <w:rFonts w:ascii="Times New Roman" w:hAnsi="Times New Roman" w:cs="Times New Roman"/>
          <w:sz w:val="24"/>
          <w:szCs w:val="24"/>
        </w:rPr>
        <w:t>.</w:t>
      </w:r>
      <w:r w:rsidR="006D6DEE" w:rsidRPr="005115BC">
        <w:rPr>
          <w:rFonts w:ascii="Times New Roman" w:hAnsi="Times New Roman" w:cs="Times New Roman"/>
          <w:sz w:val="24"/>
          <w:szCs w:val="24"/>
        </w:rPr>
        <w:t xml:space="preserve"> </w:t>
      </w:r>
      <w:r w:rsidR="00B33C16" w:rsidRPr="005115BC">
        <w:rPr>
          <w:rFonts w:ascii="Times New Roman" w:hAnsi="Times New Roman" w:cs="Times New Roman"/>
          <w:sz w:val="24"/>
          <w:szCs w:val="24"/>
        </w:rPr>
        <w:t xml:space="preserve">Sementara, terdapat hubungan positif dan sangat signifikan antara variabel iklim organisasi dengan variabel produktivitas kerja guru </w:t>
      </w:r>
      <w:r w:rsidR="00B33C16" w:rsidRPr="005115BC">
        <w:rPr>
          <w:rFonts w:ascii="Times New Roman" w:hAnsi="Times New Roman" w:cs="Times New Roman"/>
          <w:sz w:val="24"/>
          <w:szCs w:val="24"/>
        </w:rPr>
        <w:fldChar w:fldCharType="begin" w:fldLock="1"/>
      </w:r>
      <w:r w:rsidR="00420388" w:rsidRPr="005115BC">
        <w:rPr>
          <w:rFonts w:ascii="Times New Roman" w:hAnsi="Times New Roman" w:cs="Times New Roman"/>
          <w:sz w:val="24"/>
          <w:szCs w:val="24"/>
        </w:rPr>
        <w:instrText>ADDIN CSL_CITATION {"citationItems":[{"id":"ITEM-1","itemData":{"abstract":"This study outlines the relationship between transformational leadership and organizational climate with the productivity on Officcial Goverment Elementary School Teachers in Tanah Sareal Bogor in 2017. The research app l i e s survey method with the Correlation approach. The population in this study was 256 teachers with the total sample of 157 teachers determined by proportionale random sampling. Data analysis techniques used descriptive statistical analysis techniques and inferential statistics. Inferential statistics are used to test hypotheses using simple regression and correlation analysis techniques and multiple regression and correlation analysis. Based on the research result, it is concluded that 1) there is a very significant positive relationship between transformational leadership with teacher work productivity, 2) there is a very significant positive relationship between organizational climate 3) there is a positive relationship Significant between transformational leadership and organizational climate with teacher work productivity Therefore, it can be concluded that teacher work productivity can be improved through transformational leadership and organizational climate either individually or collectively.","author":[{"dropping-particle":"","family":"Lestari","given":"Any","non-dropping-particle":"","parse-names":false,"suffix":""},{"dropping-particle":"","family":"Hidayat","given":"Nandang","non-dropping-particle":"","parse-names":false,"suffix":""},{"dropping-particle":"","family":"Putra","given":"Karantiano Sadasa","non-dropping-particle":"","parse-names":false,"suffix":""}],"container-title":"Jurnal Manajemen Pendidikan","id":"ITEM-1","issue":"2","issued":{"date-parts":[["2018"]]},"page":"672-682","title":"Hubungan Antara Kepemimpinan Transformasional dan Iklim Organisasi dengan Produktivitas Kerja Guru","type":"article-journal","volume":"6"},"uris":["http://www.mendeley.com/documents/?uuid=7fb0cb27-ce59-4ef2-82da-95990db81694"]}],"mendeley":{"formattedCitation":"(Lestari et al., 2018)","plainTextFormattedCitation":"(Lestari et al., 2018)","previouslyFormattedCitation":"(Lestari et al., 2018)"},"properties":{"noteIndex":0},"schema":"https://github.com/citation-style-language/schema/raw/master/csl-citation.json"}</w:instrText>
      </w:r>
      <w:r w:rsidR="00B33C16" w:rsidRPr="005115BC">
        <w:rPr>
          <w:rFonts w:ascii="Times New Roman" w:hAnsi="Times New Roman" w:cs="Times New Roman"/>
          <w:sz w:val="24"/>
          <w:szCs w:val="24"/>
        </w:rPr>
        <w:fldChar w:fldCharType="separate"/>
      </w:r>
      <w:r w:rsidR="00B33C16" w:rsidRPr="005115BC">
        <w:rPr>
          <w:rFonts w:ascii="Times New Roman" w:hAnsi="Times New Roman" w:cs="Times New Roman"/>
          <w:noProof/>
          <w:sz w:val="24"/>
          <w:szCs w:val="24"/>
        </w:rPr>
        <w:t>(Lestari et al., 2018)</w:t>
      </w:r>
      <w:r w:rsidR="00B33C16" w:rsidRPr="005115BC">
        <w:rPr>
          <w:rFonts w:ascii="Times New Roman" w:hAnsi="Times New Roman" w:cs="Times New Roman"/>
          <w:sz w:val="24"/>
          <w:szCs w:val="24"/>
        </w:rPr>
        <w:fldChar w:fldCharType="end"/>
      </w:r>
      <w:r w:rsidR="00B33C16" w:rsidRPr="005115BC">
        <w:rPr>
          <w:rFonts w:ascii="Times New Roman" w:hAnsi="Times New Roman" w:cs="Times New Roman"/>
          <w:sz w:val="24"/>
          <w:szCs w:val="24"/>
        </w:rPr>
        <w:t xml:space="preserve">. </w:t>
      </w:r>
      <w:r w:rsidR="00420388" w:rsidRPr="005115BC">
        <w:rPr>
          <w:rFonts w:ascii="Times New Roman" w:hAnsi="Times New Roman" w:cs="Times New Roman"/>
          <w:sz w:val="24"/>
          <w:szCs w:val="24"/>
        </w:rPr>
        <w:t xml:space="preserve">Iklim organisasi dan kepemimpinan transformatif berpengaruh besar terhadap kinerja guru </w:t>
      </w:r>
      <w:r w:rsidR="00420388" w:rsidRPr="005115BC">
        <w:rPr>
          <w:rFonts w:ascii="Times New Roman" w:hAnsi="Times New Roman" w:cs="Times New Roman"/>
          <w:sz w:val="24"/>
          <w:szCs w:val="24"/>
        </w:rPr>
        <w:fldChar w:fldCharType="begin" w:fldLock="1"/>
      </w:r>
      <w:r w:rsidR="00BB0D24" w:rsidRPr="005115BC">
        <w:rPr>
          <w:rFonts w:ascii="Times New Roman" w:hAnsi="Times New Roman" w:cs="Times New Roman"/>
          <w:sz w:val="24"/>
          <w:szCs w:val="24"/>
        </w:rPr>
        <w:instrText>ADDIN CSL_CITATION {"citationItems":[{"id":"ITEM-1","itemData":{"DOI":"10.31851/jmksp.v6i2.5595","abstract":"This empirical study observed the effects of organizational climate and transformative leadership on teacher’s performance of Sholahuddin Gayo Lues Islamic Boarding School. This study used quantitative approach using survey method. The data collection technique used questionnaires with likert scale. These research samples are all population so it can be said to be the population research. Descriptive statistic and regression analysis were used to describe variation in organizational climate transformative leadership and teacher performance. Through statistic hypothesis calculation, results of the research show that organizational climate and transformative leadership have great effects on the teacher performance.","author":[{"dropping-particle":"","family":"Prasetyo","given":"Muhammad Anggung Manumanoso","non-dropping-particle":"","parse-names":false,"suffix":""}],"container-title":"Jurnal Manajemen, Kepemimpinan, dan Supervisi Pendidikan","id":"ITEM-1","issue":"2","issued":{"date-parts":[["2021"]]},"page":"214-235","title":"The Effects of Organizational Climate and Transformative Leadership on Islamic Boarding School Teacher Performance","type":"article-journal","volume":"6"},"uris":["http://www.mendeley.com/documents/?uuid=11c04b98-f1b0-4519-aee8-12248d817ba8"]}],"mendeley":{"formattedCitation":"(Prasetyo, 2021)","plainTextFormattedCitation":"(Prasetyo, 2021)","previouslyFormattedCitation":"(Prasetyo, 2021)"},"properties":{"noteIndex":0},"schema":"https://github.com/citation-style-language/schema/raw/master/csl-citation.json"}</w:instrText>
      </w:r>
      <w:r w:rsidR="00420388" w:rsidRPr="005115BC">
        <w:rPr>
          <w:rFonts w:ascii="Times New Roman" w:hAnsi="Times New Roman" w:cs="Times New Roman"/>
          <w:sz w:val="24"/>
          <w:szCs w:val="24"/>
        </w:rPr>
        <w:fldChar w:fldCharType="separate"/>
      </w:r>
      <w:r w:rsidR="00420388" w:rsidRPr="005115BC">
        <w:rPr>
          <w:rFonts w:ascii="Times New Roman" w:hAnsi="Times New Roman" w:cs="Times New Roman"/>
          <w:noProof/>
          <w:sz w:val="24"/>
          <w:szCs w:val="24"/>
        </w:rPr>
        <w:t>(Prasetyo, 2021)</w:t>
      </w:r>
      <w:r w:rsidR="00420388" w:rsidRPr="005115BC">
        <w:rPr>
          <w:rFonts w:ascii="Times New Roman" w:hAnsi="Times New Roman" w:cs="Times New Roman"/>
          <w:sz w:val="24"/>
          <w:szCs w:val="24"/>
        </w:rPr>
        <w:fldChar w:fldCharType="end"/>
      </w:r>
      <w:r w:rsidR="00420388" w:rsidRPr="005115BC">
        <w:rPr>
          <w:rFonts w:ascii="Times New Roman" w:hAnsi="Times New Roman" w:cs="Times New Roman"/>
          <w:sz w:val="24"/>
          <w:szCs w:val="24"/>
        </w:rPr>
        <w:t xml:space="preserve">. </w:t>
      </w:r>
      <w:r w:rsidR="00344F3C" w:rsidRPr="005115BC">
        <w:rPr>
          <w:rFonts w:ascii="Times New Roman" w:hAnsi="Times New Roman" w:cs="Times New Roman"/>
          <w:sz w:val="24"/>
          <w:szCs w:val="24"/>
        </w:rPr>
        <w:t xml:space="preserve">Tugas pemimpin transformasional adalah menginspirasi, merangsang secara intelektual, dan </w:t>
      </w:r>
      <w:r w:rsidR="00667F72" w:rsidRPr="005115BC">
        <w:rPr>
          <w:rFonts w:ascii="Times New Roman" w:hAnsi="Times New Roman" w:cs="Times New Roman"/>
          <w:sz w:val="24"/>
          <w:szCs w:val="24"/>
        </w:rPr>
        <w:t xml:space="preserve">memberi perhatian </w:t>
      </w:r>
      <w:r w:rsidR="00344F3C" w:rsidRPr="005115BC">
        <w:rPr>
          <w:rFonts w:ascii="Times New Roman" w:hAnsi="Times New Roman" w:cs="Times New Roman"/>
          <w:sz w:val="24"/>
          <w:szCs w:val="24"/>
        </w:rPr>
        <w:t>secara individual</w:t>
      </w:r>
      <w:r w:rsidR="00667F72" w:rsidRPr="005115BC">
        <w:rPr>
          <w:rFonts w:ascii="Times New Roman" w:hAnsi="Times New Roman" w:cs="Times New Roman"/>
          <w:sz w:val="24"/>
          <w:szCs w:val="24"/>
        </w:rPr>
        <w:t>, berdeda dengan kepemimpinan transaksional yang mempraktikkan penguatan kontingen pengikut atau bawahan</w:t>
      </w:r>
      <w:r w:rsidR="009D2CF9" w:rsidRPr="005115BC">
        <w:rPr>
          <w:rFonts w:ascii="Times New Roman" w:hAnsi="Times New Roman" w:cs="Times New Roman"/>
          <w:sz w:val="24"/>
          <w:szCs w:val="24"/>
        </w:rPr>
        <w:t xml:space="preserve"> </w:t>
      </w:r>
      <w:r w:rsidR="009D2CF9" w:rsidRPr="005115BC">
        <w:rPr>
          <w:rFonts w:ascii="Times New Roman" w:hAnsi="Times New Roman" w:cs="Times New Roman"/>
          <w:sz w:val="24"/>
          <w:szCs w:val="24"/>
        </w:rPr>
        <w:fldChar w:fldCharType="begin" w:fldLock="1"/>
      </w:r>
      <w:r w:rsidR="009D2CF9" w:rsidRPr="005115BC">
        <w:rPr>
          <w:rFonts w:ascii="Times New Roman" w:hAnsi="Times New Roman" w:cs="Times New Roman"/>
          <w:sz w:val="24"/>
          <w:szCs w:val="24"/>
        </w:rPr>
        <w:instrText>ADDIN CSL_CITATION {"citationItems":[{"id":"ITEM-1","itemData":{"DOI":"http://dx.doi.org/10.1080/135943299398410","author":[{"dropping-particle":"","family":"Bass","given":"Bernard M.","non-dropping-particle":"","parse-names":false,"suffix":""}],"container-title":"European Journal of Work and Organizational Psychology","id":"ITEM-1","issue":"1","issued":{"date-parts":[["2012"]]},"page":"9-32","title":"Two Decades of Research and Development in Transformational Leadership","type":"article-journal","volume":"8"},"uris":["http://www.mendeley.com/documents/?uuid=51cc27f2-b796-4b88-a962-0499c68ce8db"]}],"mendeley":{"formattedCitation":"(Bass, 2012)","plainTextFormattedCitation":"(Bass, 2012)","previouslyFormattedCitation":"(Bass, 2012)"},"properties":{"noteIndex":0},"schema":"https://github.com/citation-style-language/schema/raw/master/csl-citation.json"}</w:instrText>
      </w:r>
      <w:r w:rsidR="009D2CF9" w:rsidRPr="005115BC">
        <w:rPr>
          <w:rFonts w:ascii="Times New Roman" w:hAnsi="Times New Roman" w:cs="Times New Roman"/>
          <w:sz w:val="24"/>
          <w:szCs w:val="24"/>
        </w:rPr>
        <w:fldChar w:fldCharType="separate"/>
      </w:r>
      <w:r w:rsidR="009D2CF9" w:rsidRPr="005115BC">
        <w:rPr>
          <w:rFonts w:ascii="Times New Roman" w:hAnsi="Times New Roman" w:cs="Times New Roman"/>
          <w:noProof/>
          <w:sz w:val="24"/>
          <w:szCs w:val="24"/>
        </w:rPr>
        <w:t>(Bass, 2012)</w:t>
      </w:r>
      <w:r w:rsidR="009D2CF9" w:rsidRPr="005115BC">
        <w:rPr>
          <w:rFonts w:ascii="Times New Roman" w:hAnsi="Times New Roman" w:cs="Times New Roman"/>
          <w:sz w:val="24"/>
          <w:szCs w:val="24"/>
        </w:rPr>
        <w:fldChar w:fldCharType="end"/>
      </w:r>
      <w:r w:rsidR="00344F3C" w:rsidRPr="005115BC">
        <w:rPr>
          <w:rFonts w:ascii="Times New Roman" w:hAnsi="Times New Roman" w:cs="Times New Roman"/>
          <w:sz w:val="24"/>
          <w:szCs w:val="24"/>
        </w:rPr>
        <w:t>.</w:t>
      </w:r>
      <w:r w:rsidR="009D2CF9" w:rsidRPr="005115BC">
        <w:rPr>
          <w:rFonts w:ascii="Times New Roman" w:hAnsi="Times New Roman" w:cs="Times New Roman"/>
          <w:sz w:val="24"/>
          <w:szCs w:val="24"/>
        </w:rPr>
        <w:t xml:space="preserve"> </w:t>
      </w:r>
      <w:r w:rsidR="000E2BFC" w:rsidRPr="005115BC">
        <w:rPr>
          <w:rFonts w:ascii="Times New Roman" w:hAnsi="Times New Roman" w:cs="Times New Roman"/>
          <w:sz w:val="24"/>
          <w:szCs w:val="24"/>
        </w:rPr>
        <w:t>Di sekolah sendiri, k</w:t>
      </w:r>
      <w:r w:rsidR="00FE7B95" w:rsidRPr="005115BC">
        <w:rPr>
          <w:rFonts w:ascii="Times New Roman" w:hAnsi="Times New Roman" w:cs="Times New Roman"/>
          <w:sz w:val="24"/>
          <w:szCs w:val="24"/>
        </w:rPr>
        <w:t>epala sekolah dapat memainkan peran kunci dalam meningkatka</w:t>
      </w:r>
      <w:r w:rsidR="000E2BFC" w:rsidRPr="005115BC">
        <w:rPr>
          <w:rFonts w:ascii="Times New Roman" w:hAnsi="Times New Roman" w:cs="Times New Roman"/>
          <w:sz w:val="24"/>
          <w:szCs w:val="24"/>
        </w:rPr>
        <w:t>n pengajaran dan prestasi siswa</w:t>
      </w:r>
      <w:r w:rsidR="00FE7B95" w:rsidRPr="005115BC">
        <w:rPr>
          <w:rFonts w:ascii="Times New Roman" w:hAnsi="Times New Roman" w:cs="Times New Roman"/>
          <w:sz w:val="24"/>
          <w:szCs w:val="24"/>
        </w:rPr>
        <w:t xml:space="preserve"> </w:t>
      </w:r>
      <w:r w:rsidR="00DA2394" w:rsidRPr="005115BC">
        <w:rPr>
          <w:rFonts w:ascii="Times New Roman" w:hAnsi="Times New Roman" w:cs="Times New Roman"/>
          <w:sz w:val="24"/>
          <w:szCs w:val="24"/>
        </w:rPr>
        <w:fldChar w:fldCharType="begin" w:fldLock="1"/>
      </w:r>
      <w:r w:rsidR="006D3A8D" w:rsidRPr="005115BC">
        <w:rPr>
          <w:rFonts w:ascii="Times New Roman" w:hAnsi="Times New Roman" w:cs="Times New Roman"/>
          <w:sz w:val="24"/>
          <w:szCs w:val="24"/>
        </w:rPr>
        <w:instrText>ADDIN CSL_CITATION {"citationItems":[{"id":"ITEM-1","itemData":{"abstract":"Helping principals improve their leadership practices is a common use of federal funds and one way to improve instruction and student achievement. This study sought to better understand the effectiveness of an intensive principal professional development program focused primarily on helping principals conduct structured observations of teachers' classroom instruction and provide targeted feedback based on those observations. The report found that the program did not change principal practices as intended or improve students' achievement. However, improvements in some of the targeted principal practices were positively associated with improved student achievement. Attention on how to change these practices might be a potential avenue for improving the program. [For the one page highlights to this study, \"The Effects of a Principal Professional Development Program Focused on Instructional Leadership. Study Highlights. NCEE 2020-0002,\" see ED599490. For the appendices to this study, \"The Effects of a Principal Professional Development Program Focused on Instructional Leadership: Appendices. NCEE 2020-0002,\" see ED599491.]","author":[{"dropping-particle":"","family":"Herrmann","given":"Mariesa","non-dropping-particle":"","parse-names":false,"suffix":""},{"dropping-particle":"","family":"Clark","given":"Melissa","non-dropping-particle":"","parse-names":false,"suffix":""},{"dropping-particle":"","family":"James-Burdumy","given":"Susanne","non-dropping-particle":"","parse-names":false,"suffix":""},{"dropping-particle":"","family":"Tuttle","given":"Christina","non-dropping-particle":"","parse-names":false,"suffix":""},{"dropping-particle":"","family":"Kautz","given":"Tim","non-dropping-particle":"","parse-names":false,"suffix":""},{"dropping-particle":"","family":"Knechtel","given":"Virginia","non-dropping-particle":"","parse-names":false,"suffix":""},{"dropping-particle":"","family":"Dotter","given":"Dallas","non-dropping-particle":"","parse-names":false,"suffix":""},{"dropping-particle":"","family":"Wulsin","given":"Claire Smither","non-dropping-particle":"","parse-names":false,"suffix":""},{"dropping-particle":"","family":"Deke","given":"John","non-dropping-particle":"","parse-names":false,"suffix":""},{"dropping-particle":"","family":"(ED)","given":"National Center for Education Evaluation and Regional Assistance","non-dropping-particle":"","parse-names":false,"suffix":""}],"container-title":"National Center for Education Evaluation and Regional Assistance","id":"ITEM-1","issue":"October","issued":{"date-parts":[["2019"]]},"title":"The Effects of a Principal Professional Development Program Focused on Instructional Leadership. NCEE 2020-0002","type":"article-journal"},"uris":["http://www.mendeley.com/documents/?uuid=d39962a2-3cc6-4e5f-9e1d-af572ebb4b9c"]}],"mendeley":{"formattedCitation":"(Herrmann et al., 2019)","plainTextFormattedCitation":"(Herrmann et al., 2019)","previouslyFormattedCitation":"(Herrmann et al., 2019)"},"properties":{"noteIndex":0},"schema":"https://github.com/citation-style-language/schema/raw/master/csl-citation.json"}</w:instrText>
      </w:r>
      <w:r w:rsidR="00DA2394" w:rsidRPr="005115BC">
        <w:rPr>
          <w:rFonts w:ascii="Times New Roman" w:hAnsi="Times New Roman" w:cs="Times New Roman"/>
          <w:sz w:val="24"/>
          <w:szCs w:val="24"/>
        </w:rPr>
        <w:fldChar w:fldCharType="separate"/>
      </w:r>
      <w:r w:rsidR="00DA2394" w:rsidRPr="005115BC">
        <w:rPr>
          <w:rFonts w:ascii="Times New Roman" w:hAnsi="Times New Roman" w:cs="Times New Roman"/>
          <w:noProof/>
          <w:sz w:val="24"/>
          <w:szCs w:val="24"/>
        </w:rPr>
        <w:t>(Herrmann et al., 2019)</w:t>
      </w:r>
      <w:r w:rsidR="00DA2394" w:rsidRPr="005115BC">
        <w:rPr>
          <w:rFonts w:ascii="Times New Roman" w:hAnsi="Times New Roman" w:cs="Times New Roman"/>
          <w:sz w:val="24"/>
          <w:szCs w:val="24"/>
        </w:rPr>
        <w:fldChar w:fldCharType="end"/>
      </w:r>
      <w:r w:rsidR="00FE7B95" w:rsidRPr="005115BC">
        <w:rPr>
          <w:rFonts w:ascii="Times New Roman" w:hAnsi="Times New Roman" w:cs="Times New Roman"/>
          <w:sz w:val="24"/>
          <w:szCs w:val="24"/>
        </w:rPr>
        <w:t xml:space="preserve">. </w:t>
      </w:r>
      <w:r w:rsidR="000E2BFC" w:rsidRPr="005115BC">
        <w:rPr>
          <w:rFonts w:ascii="Times New Roman" w:hAnsi="Times New Roman" w:cs="Times New Roman"/>
          <w:sz w:val="24"/>
          <w:szCs w:val="24"/>
        </w:rPr>
        <w:t xml:space="preserve">Kepala sekolah sebagai pemimpin lembaga pendidikan di tingkat sekolah dituntut memiliki </w:t>
      </w:r>
      <w:r w:rsidR="00ED54F1" w:rsidRPr="005115BC">
        <w:rPr>
          <w:rFonts w:ascii="Times New Roman" w:hAnsi="Times New Roman" w:cs="Times New Roman"/>
          <w:sz w:val="24"/>
          <w:szCs w:val="24"/>
        </w:rPr>
        <w:t>kemampuan</w:t>
      </w:r>
      <w:r w:rsidR="000E2BFC" w:rsidRPr="005115BC">
        <w:rPr>
          <w:rFonts w:ascii="Times New Roman" w:hAnsi="Times New Roman" w:cs="Times New Roman"/>
          <w:sz w:val="24"/>
          <w:szCs w:val="24"/>
        </w:rPr>
        <w:t xml:space="preserve"> kepemimpinan yang dapat mendorong sekolah mewujudkan keunggulan sekolah</w:t>
      </w:r>
      <w:r w:rsidR="0076622F" w:rsidRPr="005115BC">
        <w:rPr>
          <w:rFonts w:ascii="Times New Roman" w:hAnsi="Times New Roman" w:cs="Times New Roman"/>
          <w:sz w:val="24"/>
          <w:szCs w:val="24"/>
        </w:rPr>
        <w:t xml:space="preserve"> untuk </w:t>
      </w:r>
      <w:r w:rsidR="00572895" w:rsidRPr="005115BC">
        <w:rPr>
          <w:rFonts w:ascii="Times New Roman" w:hAnsi="Times New Roman" w:cs="Times New Roman"/>
          <w:sz w:val="24"/>
          <w:szCs w:val="24"/>
        </w:rPr>
        <w:t xml:space="preserve">mampu </w:t>
      </w:r>
      <w:r w:rsidR="0076622F" w:rsidRPr="005115BC">
        <w:rPr>
          <w:rFonts w:ascii="Times New Roman" w:hAnsi="Times New Roman" w:cs="Times New Roman"/>
          <w:sz w:val="24"/>
          <w:szCs w:val="24"/>
        </w:rPr>
        <w:t>bersaing meraih kemajuan</w:t>
      </w:r>
      <w:r w:rsidR="000E2BFC" w:rsidRPr="005115BC">
        <w:rPr>
          <w:rFonts w:ascii="Times New Roman" w:hAnsi="Times New Roman" w:cs="Times New Roman"/>
          <w:sz w:val="24"/>
          <w:szCs w:val="24"/>
        </w:rPr>
        <w:t xml:space="preserve">. </w:t>
      </w:r>
    </w:p>
    <w:p w:rsidR="00B36B6D" w:rsidRPr="005115BC" w:rsidRDefault="000E2BFC"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Berdasarkan </w:t>
      </w:r>
      <w:r w:rsidR="0076622F" w:rsidRPr="005115BC">
        <w:rPr>
          <w:rFonts w:ascii="Times New Roman" w:hAnsi="Times New Roman" w:cs="Times New Roman"/>
          <w:sz w:val="24"/>
          <w:szCs w:val="24"/>
        </w:rPr>
        <w:t xml:space="preserve">hasil </w:t>
      </w:r>
      <w:r w:rsidRPr="005115BC">
        <w:rPr>
          <w:rFonts w:ascii="Times New Roman" w:hAnsi="Times New Roman" w:cs="Times New Roman"/>
          <w:sz w:val="24"/>
          <w:szCs w:val="24"/>
        </w:rPr>
        <w:t xml:space="preserve">pengamatan </w:t>
      </w:r>
      <w:r w:rsidR="0076622F" w:rsidRPr="005115BC">
        <w:rPr>
          <w:rFonts w:ascii="Times New Roman" w:hAnsi="Times New Roman" w:cs="Times New Roman"/>
          <w:sz w:val="24"/>
          <w:szCs w:val="24"/>
        </w:rPr>
        <w:t>empiris</w:t>
      </w:r>
      <w:r w:rsidR="00EB24A8" w:rsidRPr="005115BC">
        <w:rPr>
          <w:rFonts w:ascii="Times New Roman" w:hAnsi="Times New Roman" w:cs="Times New Roman"/>
          <w:sz w:val="24"/>
          <w:szCs w:val="24"/>
        </w:rPr>
        <w:t xml:space="preserve"> yang dilakukan penulis</w:t>
      </w:r>
      <w:r w:rsidRPr="005115BC">
        <w:rPr>
          <w:rFonts w:ascii="Times New Roman" w:hAnsi="Times New Roman" w:cs="Times New Roman"/>
          <w:sz w:val="24"/>
          <w:szCs w:val="24"/>
        </w:rPr>
        <w:t xml:space="preserve">, bahwa sekolah belum menunjukkan adanya </w:t>
      </w:r>
      <w:r w:rsidR="0076622F" w:rsidRPr="005115BC">
        <w:rPr>
          <w:rFonts w:ascii="Times New Roman" w:hAnsi="Times New Roman" w:cs="Times New Roman"/>
          <w:sz w:val="24"/>
          <w:szCs w:val="24"/>
        </w:rPr>
        <w:t xml:space="preserve">perubahan </w:t>
      </w:r>
      <w:r w:rsidR="00357FA6" w:rsidRPr="005115BC">
        <w:rPr>
          <w:rFonts w:ascii="Times New Roman" w:hAnsi="Times New Roman" w:cs="Times New Roman"/>
          <w:sz w:val="24"/>
          <w:szCs w:val="24"/>
        </w:rPr>
        <w:t xml:space="preserve">kemampuan kepemimpinan </w:t>
      </w:r>
      <w:r w:rsidR="00C00B77" w:rsidRPr="005115BC">
        <w:rPr>
          <w:rFonts w:ascii="Times New Roman" w:hAnsi="Times New Roman" w:cs="Times New Roman"/>
          <w:sz w:val="24"/>
          <w:szCs w:val="24"/>
        </w:rPr>
        <w:t xml:space="preserve">seiring dengan </w:t>
      </w:r>
      <w:r w:rsidR="00357FA6" w:rsidRPr="005115BC">
        <w:rPr>
          <w:rFonts w:ascii="Times New Roman" w:hAnsi="Times New Roman" w:cs="Times New Roman"/>
          <w:sz w:val="24"/>
          <w:szCs w:val="24"/>
        </w:rPr>
        <w:t xml:space="preserve">perubahan </w:t>
      </w:r>
      <w:r w:rsidR="00C00B77" w:rsidRPr="005115BC">
        <w:rPr>
          <w:rFonts w:ascii="Times New Roman" w:hAnsi="Times New Roman" w:cs="Times New Roman"/>
          <w:sz w:val="24"/>
          <w:szCs w:val="24"/>
        </w:rPr>
        <w:t xml:space="preserve">yang terjadi </w:t>
      </w:r>
      <w:r w:rsidR="00357FA6" w:rsidRPr="005115BC">
        <w:rPr>
          <w:rFonts w:ascii="Times New Roman" w:hAnsi="Times New Roman" w:cs="Times New Roman"/>
          <w:sz w:val="24"/>
          <w:szCs w:val="24"/>
        </w:rPr>
        <w:t>sekarang ini</w:t>
      </w:r>
      <w:r w:rsidR="002B1626" w:rsidRPr="005115BC">
        <w:rPr>
          <w:rFonts w:ascii="Times New Roman" w:hAnsi="Times New Roman" w:cs="Times New Roman"/>
          <w:sz w:val="24"/>
          <w:szCs w:val="24"/>
        </w:rPr>
        <w:t xml:space="preserve">. </w:t>
      </w:r>
      <w:r w:rsidR="00736847" w:rsidRPr="005115BC">
        <w:rPr>
          <w:rFonts w:ascii="Times New Roman" w:hAnsi="Times New Roman" w:cs="Times New Roman"/>
          <w:sz w:val="24"/>
          <w:szCs w:val="24"/>
        </w:rPr>
        <w:t xml:space="preserve">Tantangan kepemimpinan sekolah terletak pada kemampuan berinovasi dibidang pembelajaran, menajemen sumber daya manusia, </w:t>
      </w:r>
      <w:r w:rsidR="00D01836" w:rsidRPr="005115BC">
        <w:rPr>
          <w:rFonts w:ascii="Times New Roman" w:hAnsi="Times New Roman" w:cs="Times New Roman"/>
          <w:sz w:val="24"/>
          <w:szCs w:val="24"/>
        </w:rPr>
        <w:t xml:space="preserve">manajemen </w:t>
      </w:r>
      <w:r w:rsidR="00736847" w:rsidRPr="005115BC">
        <w:rPr>
          <w:rFonts w:ascii="Times New Roman" w:hAnsi="Times New Roman" w:cs="Times New Roman"/>
          <w:sz w:val="24"/>
          <w:szCs w:val="24"/>
        </w:rPr>
        <w:t xml:space="preserve">sarana dan prasarana, dan </w:t>
      </w:r>
      <w:r w:rsidR="00D01836" w:rsidRPr="005115BC">
        <w:rPr>
          <w:rFonts w:ascii="Times New Roman" w:hAnsi="Times New Roman" w:cs="Times New Roman"/>
          <w:sz w:val="24"/>
          <w:szCs w:val="24"/>
        </w:rPr>
        <w:t xml:space="preserve">manajemen </w:t>
      </w:r>
      <w:r w:rsidR="00736847" w:rsidRPr="005115BC">
        <w:rPr>
          <w:rFonts w:ascii="Times New Roman" w:hAnsi="Times New Roman" w:cs="Times New Roman"/>
          <w:sz w:val="24"/>
          <w:szCs w:val="24"/>
        </w:rPr>
        <w:t xml:space="preserve"> keuangan sekolah yang transparan dan akuntabel. </w:t>
      </w:r>
      <w:r w:rsidR="00736847" w:rsidRPr="005115BC">
        <w:rPr>
          <w:rFonts w:ascii="Times New Roman" w:hAnsi="Times New Roman" w:cs="Times New Roman"/>
          <w:sz w:val="24"/>
          <w:szCs w:val="24"/>
        </w:rPr>
        <w:fldChar w:fldCharType="begin" w:fldLock="1"/>
      </w:r>
      <w:r w:rsidR="00736847" w:rsidRPr="005115BC">
        <w:rPr>
          <w:rFonts w:ascii="Times New Roman" w:hAnsi="Times New Roman" w:cs="Times New Roman"/>
          <w:sz w:val="24"/>
          <w:szCs w:val="24"/>
        </w:rPr>
        <w:instrText>ADDIN CSL_CITATION {"citationItems":[{"id":"ITEM-1","itemData":{"DOI":"10.1177/1741143220942517","author":[{"dropping-particle":"","family":"Mansor","given":"Azlin Norhaini","non-dropping-particle":"","parse-names":false,"suffix":""},{"dropping-particle":"","family":"Hamid","given":"Aida Hanim A","non-dropping-particle":"","parse-names":false,"suffix":""},{"dropping-particle":"","family":"Medina","given":"Nitce Isa","non-dropping-particle":"","parse-names":false,"suffix":""},{"dropping-particle":"","family":"Vikaraman","given":"Sharmini Siva","non-dropping-particle":"","parse-names":false,"suffix":""},{"dropping-particle":"","family":"Lail","given":"Jamalul","non-dropping-particle":"","parse-names":false,"suffix":""},{"dropping-particle":"","family":"Wahab","given":"Abdul","non-dropping-particle":"","parse-names":false,"suffix":""}],"container-title":"Educational Management Administration &amp; Leadership","id":"ITEM-1","issue":"10","issued":{"date-parts":[["2020"]]},"page":"1-17","title":"Challenges and strategies in managing small schools : A case study in Perak , Malaysia","type":"article-journal","volume":"20"},"uris":["http://www.mendeley.com/documents/?uuid=d79dc8b6-6ddd-4cae-8c66-1919805adc93"]}],"mendeley":{"formattedCitation":"(Mansor et al., 2020)","manualFormatting":"Mansor et al. (2020)","plainTextFormattedCitation":"(Mansor et al., 2020)","previouslyFormattedCitation":"(Mansor et al., 2020)"},"properties":{"noteIndex":0},"schema":"https://github.com/citation-style-language/schema/raw/master/csl-citation.json"}</w:instrText>
      </w:r>
      <w:r w:rsidR="00736847" w:rsidRPr="005115BC">
        <w:rPr>
          <w:rFonts w:ascii="Times New Roman" w:hAnsi="Times New Roman" w:cs="Times New Roman"/>
          <w:sz w:val="24"/>
          <w:szCs w:val="24"/>
        </w:rPr>
        <w:fldChar w:fldCharType="separate"/>
      </w:r>
      <w:r w:rsidR="00736847" w:rsidRPr="005115BC">
        <w:rPr>
          <w:rFonts w:ascii="Times New Roman" w:hAnsi="Times New Roman" w:cs="Times New Roman"/>
          <w:noProof/>
          <w:sz w:val="24"/>
          <w:szCs w:val="24"/>
        </w:rPr>
        <w:t>Mansor et al. (2020)</w:t>
      </w:r>
      <w:r w:rsidR="00736847" w:rsidRPr="005115BC">
        <w:rPr>
          <w:rFonts w:ascii="Times New Roman" w:hAnsi="Times New Roman" w:cs="Times New Roman"/>
          <w:sz w:val="24"/>
          <w:szCs w:val="24"/>
        </w:rPr>
        <w:fldChar w:fldCharType="end"/>
      </w:r>
      <w:r w:rsidR="00736847" w:rsidRPr="005115BC">
        <w:rPr>
          <w:rFonts w:ascii="Times New Roman" w:hAnsi="Times New Roman" w:cs="Times New Roman"/>
          <w:sz w:val="24"/>
          <w:szCs w:val="24"/>
        </w:rPr>
        <w:t xml:space="preserve"> mengungkapkan bahwa tantangan yang dihadapi sekolah sekarang ini berupa: kendala keuangan, infrastruktur yang bobrok, kurangnya sumber daya manusia, dan masalah kompetensi guru.</w:t>
      </w:r>
      <w:r w:rsidR="00C00B77" w:rsidRPr="005115BC">
        <w:rPr>
          <w:rFonts w:ascii="Times New Roman" w:hAnsi="Times New Roman" w:cs="Times New Roman"/>
          <w:sz w:val="24"/>
          <w:szCs w:val="24"/>
        </w:rPr>
        <w:t xml:space="preserve"> </w:t>
      </w:r>
      <w:r w:rsidR="00890FB7" w:rsidRPr="005115BC">
        <w:rPr>
          <w:rFonts w:ascii="Times New Roman" w:hAnsi="Times New Roman" w:cs="Times New Roman"/>
          <w:sz w:val="24"/>
          <w:szCs w:val="24"/>
        </w:rPr>
        <w:t xml:space="preserve">Di </w:t>
      </w:r>
      <w:r w:rsidR="00736847" w:rsidRPr="005115BC">
        <w:rPr>
          <w:rFonts w:ascii="Times New Roman" w:hAnsi="Times New Roman" w:cs="Times New Roman"/>
          <w:sz w:val="24"/>
          <w:szCs w:val="24"/>
        </w:rPr>
        <w:t>masa sulit sekarang, ditengah Pandemi Covid 19, sekolah mengha</w:t>
      </w:r>
      <w:r w:rsidR="00427D14" w:rsidRPr="005115BC">
        <w:rPr>
          <w:rFonts w:ascii="Times New Roman" w:hAnsi="Times New Roman" w:cs="Times New Roman"/>
          <w:sz w:val="24"/>
          <w:szCs w:val="24"/>
        </w:rPr>
        <w:t>dapi situasi yang tidak menentu,</w:t>
      </w:r>
      <w:r w:rsidR="00736847" w:rsidRPr="005115BC">
        <w:rPr>
          <w:rFonts w:ascii="Times New Roman" w:hAnsi="Times New Roman" w:cs="Times New Roman"/>
          <w:sz w:val="24"/>
          <w:szCs w:val="24"/>
        </w:rPr>
        <w:t xml:space="preserve"> </w:t>
      </w:r>
      <w:r w:rsidR="00427D14" w:rsidRPr="005115BC">
        <w:rPr>
          <w:rFonts w:ascii="Times New Roman" w:hAnsi="Times New Roman" w:cs="Times New Roman"/>
          <w:sz w:val="24"/>
          <w:szCs w:val="24"/>
        </w:rPr>
        <w:t>s</w:t>
      </w:r>
      <w:r w:rsidR="00981893" w:rsidRPr="005115BC">
        <w:rPr>
          <w:rFonts w:ascii="Times New Roman" w:hAnsi="Times New Roman" w:cs="Times New Roman"/>
          <w:sz w:val="24"/>
          <w:szCs w:val="24"/>
        </w:rPr>
        <w:t>ekolah dituntut untuk memiliki kemampuan menyesuaik</w:t>
      </w:r>
      <w:r w:rsidR="006E42EF" w:rsidRPr="005115BC">
        <w:rPr>
          <w:rFonts w:ascii="Times New Roman" w:hAnsi="Times New Roman" w:cs="Times New Roman"/>
          <w:sz w:val="24"/>
          <w:szCs w:val="24"/>
        </w:rPr>
        <w:t>an diri dengan situasi yang ada,</w:t>
      </w:r>
      <w:r w:rsidR="00981893" w:rsidRPr="005115BC">
        <w:rPr>
          <w:rFonts w:ascii="Times New Roman" w:hAnsi="Times New Roman" w:cs="Times New Roman"/>
          <w:sz w:val="24"/>
          <w:szCs w:val="24"/>
        </w:rPr>
        <w:t xml:space="preserve"> </w:t>
      </w:r>
      <w:r w:rsidR="006E42EF" w:rsidRPr="005115BC">
        <w:rPr>
          <w:rFonts w:ascii="Times New Roman" w:hAnsi="Times New Roman" w:cs="Times New Roman"/>
          <w:sz w:val="24"/>
          <w:szCs w:val="24"/>
        </w:rPr>
        <w:t>m</w:t>
      </w:r>
      <w:r w:rsidR="00981893" w:rsidRPr="005115BC">
        <w:rPr>
          <w:rFonts w:ascii="Times New Roman" w:hAnsi="Times New Roman" w:cs="Times New Roman"/>
          <w:sz w:val="24"/>
          <w:szCs w:val="24"/>
        </w:rPr>
        <w:t>erumuskan strategi kepemimpinan yang baru</w:t>
      </w:r>
      <w:r w:rsidR="00366DF9" w:rsidRPr="005115BC">
        <w:rPr>
          <w:rFonts w:ascii="Times New Roman" w:hAnsi="Times New Roman" w:cs="Times New Roman"/>
          <w:sz w:val="24"/>
          <w:szCs w:val="24"/>
        </w:rPr>
        <w:t xml:space="preserve"> dan </w:t>
      </w:r>
      <w:r w:rsidR="006E42EF" w:rsidRPr="005115BC">
        <w:rPr>
          <w:rFonts w:ascii="Times New Roman" w:hAnsi="Times New Roman" w:cs="Times New Roman"/>
          <w:sz w:val="24"/>
          <w:szCs w:val="24"/>
        </w:rPr>
        <w:t xml:space="preserve">tanggap terhadap </w:t>
      </w:r>
      <w:r w:rsidR="00905AF4" w:rsidRPr="005115BC">
        <w:rPr>
          <w:rFonts w:ascii="Times New Roman" w:hAnsi="Times New Roman" w:cs="Times New Roman"/>
          <w:sz w:val="24"/>
          <w:szCs w:val="24"/>
        </w:rPr>
        <w:t>perubahan</w:t>
      </w:r>
      <w:r w:rsidR="00366DF9" w:rsidRPr="005115BC">
        <w:rPr>
          <w:rFonts w:ascii="Times New Roman" w:hAnsi="Times New Roman" w:cs="Times New Roman"/>
          <w:sz w:val="24"/>
          <w:szCs w:val="24"/>
        </w:rPr>
        <w:t>.</w:t>
      </w:r>
      <w:r w:rsidR="000C0E01" w:rsidRPr="005115BC">
        <w:rPr>
          <w:rFonts w:ascii="Times New Roman" w:hAnsi="Times New Roman" w:cs="Times New Roman"/>
          <w:sz w:val="24"/>
          <w:szCs w:val="24"/>
        </w:rPr>
        <w:t xml:space="preserve"> </w:t>
      </w:r>
      <w:r w:rsidR="000C0E01" w:rsidRPr="005115BC">
        <w:rPr>
          <w:rFonts w:ascii="Times New Roman" w:hAnsi="Times New Roman" w:cs="Times New Roman"/>
          <w:sz w:val="24"/>
          <w:szCs w:val="24"/>
        </w:rPr>
        <w:fldChar w:fldCharType="begin" w:fldLock="1"/>
      </w:r>
      <w:r w:rsidR="00356075"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manualFormatting":"Yukl (2013)","plainTextFormattedCitation":"(Yukl, 2013)","previouslyFormattedCitation":"(Yukl, 2013)"},"properties":{"noteIndex":0},"schema":"https://github.com/citation-style-language/schema/raw/master/csl-citation.json"}</w:instrText>
      </w:r>
      <w:r w:rsidR="000C0E01" w:rsidRPr="005115BC">
        <w:rPr>
          <w:rFonts w:ascii="Times New Roman" w:hAnsi="Times New Roman" w:cs="Times New Roman"/>
          <w:sz w:val="24"/>
          <w:szCs w:val="24"/>
        </w:rPr>
        <w:fldChar w:fldCharType="separate"/>
      </w:r>
      <w:r w:rsidR="00356075" w:rsidRPr="005115BC">
        <w:rPr>
          <w:rFonts w:ascii="Times New Roman" w:hAnsi="Times New Roman" w:cs="Times New Roman"/>
          <w:noProof/>
          <w:sz w:val="24"/>
          <w:szCs w:val="24"/>
        </w:rPr>
        <w:t>Yukl</w:t>
      </w:r>
      <w:r w:rsidR="000C0E01" w:rsidRPr="005115BC">
        <w:rPr>
          <w:rFonts w:ascii="Times New Roman" w:hAnsi="Times New Roman" w:cs="Times New Roman"/>
          <w:noProof/>
          <w:sz w:val="24"/>
          <w:szCs w:val="24"/>
        </w:rPr>
        <w:t xml:space="preserve"> </w:t>
      </w:r>
      <w:r w:rsidR="00356075" w:rsidRPr="005115BC">
        <w:rPr>
          <w:rFonts w:ascii="Times New Roman" w:hAnsi="Times New Roman" w:cs="Times New Roman"/>
          <w:noProof/>
          <w:sz w:val="24"/>
          <w:szCs w:val="24"/>
        </w:rPr>
        <w:t>(</w:t>
      </w:r>
      <w:r w:rsidR="000C0E01" w:rsidRPr="005115BC">
        <w:rPr>
          <w:rFonts w:ascii="Times New Roman" w:hAnsi="Times New Roman" w:cs="Times New Roman"/>
          <w:noProof/>
          <w:sz w:val="24"/>
          <w:szCs w:val="24"/>
        </w:rPr>
        <w:t>2013)</w:t>
      </w:r>
      <w:r w:rsidR="000C0E01" w:rsidRPr="005115BC">
        <w:rPr>
          <w:rFonts w:ascii="Times New Roman" w:hAnsi="Times New Roman" w:cs="Times New Roman"/>
          <w:sz w:val="24"/>
          <w:szCs w:val="24"/>
        </w:rPr>
        <w:fldChar w:fldCharType="end"/>
      </w:r>
      <w:r w:rsidR="00356075" w:rsidRPr="005115BC">
        <w:rPr>
          <w:rFonts w:ascii="Times New Roman" w:hAnsi="Times New Roman" w:cs="Times New Roman"/>
          <w:sz w:val="24"/>
          <w:szCs w:val="24"/>
        </w:rPr>
        <w:t xml:space="preserve"> m</w:t>
      </w:r>
      <w:r w:rsidR="000C0E01" w:rsidRPr="005115BC">
        <w:rPr>
          <w:rFonts w:ascii="Times New Roman" w:hAnsi="Times New Roman" w:cs="Times New Roman"/>
          <w:sz w:val="24"/>
          <w:szCs w:val="24"/>
        </w:rPr>
        <w:t xml:space="preserve">enjelaskan dalam </w:t>
      </w:r>
      <w:r w:rsidR="00F54053" w:rsidRPr="005115BC">
        <w:rPr>
          <w:rFonts w:ascii="Times New Roman" w:hAnsi="Times New Roman" w:cs="Times New Roman"/>
          <w:sz w:val="24"/>
          <w:szCs w:val="24"/>
        </w:rPr>
        <w:t xml:space="preserve">teori kontinjensi strategis </w:t>
      </w:r>
      <w:r w:rsidR="00356075" w:rsidRPr="005115BC">
        <w:rPr>
          <w:rFonts w:ascii="Times New Roman" w:hAnsi="Times New Roman" w:cs="Times New Roman"/>
          <w:sz w:val="24"/>
          <w:szCs w:val="24"/>
        </w:rPr>
        <w:t>bahwa s</w:t>
      </w:r>
      <w:r w:rsidR="000C0E01" w:rsidRPr="005115BC">
        <w:rPr>
          <w:rFonts w:ascii="Times New Roman" w:hAnsi="Times New Roman" w:cs="Times New Roman"/>
          <w:sz w:val="24"/>
          <w:szCs w:val="24"/>
        </w:rPr>
        <w:t xml:space="preserve">emua organisasi harus mengatasi </w:t>
      </w:r>
      <w:r w:rsidR="00356075" w:rsidRPr="005115BC">
        <w:rPr>
          <w:rFonts w:ascii="Times New Roman" w:hAnsi="Times New Roman" w:cs="Times New Roman"/>
          <w:sz w:val="24"/>
          <w:szCs w:val="24"/>
        </w:rPr>
        <w:t xml:space="preserve">situasi </w:t>
      </w:r>
      <w:r w:rsidR="000C0E01" w:rsidRPr="005115BC">
        <w:rPr>
          <w:rFonts w:ascii="Times New Roman" w:hAnsi="Times New Roman" w:cs="Times New Roman"/>
          <w:sz w:val="24"/>
          <w:szCs w:val="24"/>
        </w:rPr>
        <w:t xml:space="preserve">kritis, terutama masalah dalam proses teknologi yang digunakan untuk menjalankan operasi dan masalah dalam beradaptasi dengan kejadian tak terduga di </w:t>
      </w:r>
      <w:r w:rsidR="000C0E01" w:rsidRPr="005115BC">
        <w:rPr>
          <w:rFonts w:ascii="Times New Roman" w:hAnsi="Times New Roman" w:cs="Times New Roman"/>
          <w:sz w:val="24"/>
          <w:szCs w:val="24"/>
        </w:rPr>
        <w:lastRenderedPageBreak/>
        <w:t xml:space="preserve">lingkungan. </w:t>
      </w:r>
      <w:r w:rsidR="00356075" w:rsidRPr="005115BC">
        <w:rPr>
          <w:rFonts w:ascii="Times New Roman" w:hAnsi="Times New Roman" w:cs="Times New Roman"/>
          <w:sz w:val="24"/>
          <w:szCs w:val="24"/>
        </w:rPr>
        <w:t xml:space="preserve">Menurut </w:t>
      </w:r>
      <w:r w:rsidR="00356075" w:rsidRPr="005115BC">
        <w:rPr>
          <w:rFonts w:ascii="Times New Roman" w:hAnsi="Times New Roman" w:cs="Times New Roman"/>
          <w:sz w:val="24"/>
          <w:szCs w:val="24"/>
        </w:rPr>
        <w:fldChar w:fldCharType="begin" w:fldLock="1"/>
      </w:r>
      <w:r w:rsidR="00040E63"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manualFormatting":"Yukl (2013)","plainTextFormattedCitation":"(Yukl, 2013)","previouslyFormattedCitation":"(Yukl, 2013)"},"properties":{"noteIndex":0},"schema":"https://github.com/citation-style-language/schema/raw/master/csl-citation.json"}</w:instrText>
      </w:r>
      <w:r w:rsidR="00356075" w:rsidRPr="005115BC">
        <w:rPr>
          <w:rFonts w:ascii="Times New Roman" w:hAnsi="Times New Roman" w:cs="Times New Roman"/>
          <w:sz w:val="24"/>
          <w:szCs w:val="24"/>
        </w:rPr>
        <w:fldChar w:fldCharType="separate"/>
      </w:r>
      <w:r w:rsidR="00356075" w:rsidRPr="005115BC">
        <w:rPr>
          <w:rFonts w:ascii="Times New Roman" w:hAnsi="Times New Roman" w:cs="Times New Roman"/>
          <w:noProof/>
          <w:sz w:val="24"/>
          <w:szCs w:val="24"/>
        </w:rPr>
        <w:t>Yukl (2013)</w:t>
      </w:r>
      <w:r w:rsidR="00356075" w:rsidRPr="005115BC">
        <w:rPr>
          <w:rFonts w:ascii="Times New Roman" w:hAnsi="Times New Roman" w:cs="Times New Roman"/>
          <w:sz w:val="24"/>
          <w:szCs w:val="24"/>
        </w:rPr>
        <w:fldChar w:fldCharType="end"/>
      </w:r>
      <w:r w:rsidR="00356075" w:rsidRPr="005115BC">
        <w:rPr>
          <w:rFonts w:ascii="Times New Roman" w:hAnsi="Times New Roman" w:cs="Times New Roman"/>
          <w:sz w:val="24"/>
          <w:szCs w:val="24"/>
        </w:rPr>
        <w:t xml:space="preserve"> s</w:t>
      </w:r>
      <w:r w:rsidR="000C0E01" w:rsidRPr="005115BC">
        <w:rPr>
          <w:rFonts w:ascii="Times New Roman" w:hAnsi="Times New Roman" w:cs="Times New Roman"/>
          <w:sz w:val="24"/>
          <w:szCs w:val="24"/>
        </w:rPr>
        <w:t xml:space="preserve">uatu masalah menjadi kritis jika masalah itu jelas penting untuk kelangsungan hidup dan kemakmuran organisasi. </w:t>
      </w:r>
      <w:r w:rsidR="00356075" w:rsidRPr="005115BC">
        <w:rPr>
          <w:rFonts w:ascii="Times New Roman" w:hAnsi="Times New Roman" w:cs="Times New Roman"/>
          <w:sz w:val="24"/>
          <w:szCs w:val="24"/>
        </w:rPr>
        <w:t xml:space="preserve">Sehingga diperlukan anggota organisasi yang memiliki keahlian dalam memecahkan masalah kritis yang dihadapi. </w:t>
      </w:r>
    </w:p>
    <w:p w:rsidR="009F5670" w:rsidRPr="005115BC" w:rsidRDefault="00615F51"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Dengan merujuk beberapa literatur terkait dan analisis terhadap berbagai hasil penelitian yang relevan dengan topik kajian, a</w:t>
      </w:r>
      <w:r w:rsidR="002B5AFF" w:rsidRPr="005115BC">
        <w:rPr>
          <w:rFonts w:ascii="Times New Roman" w:hAnsi="Times New Roman" w:cs="Times New Roman"/>
          <w:sz w:val="24"/>
          <w:szCs w:val="24"/>
        </w:rPr>
        <w:t xml:space="preserve">rtikel ini </w:t>
      </w:r>
      <w:r w:rsidR="002234F6" w:rsidRPr="005115BC">
        <w:rPr>
          <w:rFonts w:ascii="Times New Roman" w:hAnsi="Times New Roman" w:cs="Times New Roman"/>
          <w:sz w:val="24"/>
          <w:szCs w:val="24"/>
        </w:rPr>
        <w:t xml:space="preserve">mengkaji tentang variabel kepemimpinan sekolah dalam mewujudkan keunggulan, </w:t>
      </w:r>
      <w:r w:rsidR="00F73586" w:rsidRPr="005115BC">
        <w:rPr>
          <w:rFonts w:ascii="Times New Roman" w:hAnsi="Times New Roman" w:cs="Times New Roman"/>
          <w:sz w:val="24"/>
          <w:szCs w:val="24"/>
        </w:rPr>
        <w:t xml:space="preserve">mampu menghadapi persaingan </w:t>
      </w:r>
      <w:r w:rsidR="00ED5555" w:rsidRPr="005115BC">
        <w:rPr>
          <w:rFonts w:ascii="Times New Roman" w:hAnsi="Times New Roman" w:cs="Times New Roman"/>
          <w:sz w:val="24"/>
          <w:szCs w:val="24"/>
        </w:rPr>
        <w:t xml:space="preserve">ditengah perubahan situasi yang begitu cepat </w:t>
      </w:r>
      <w:r w:rsidR="002234F6" w:rsidRPr="005115BC">
        <w:rPr>
          <w:rFonts w:ascii="Times New Roman" w:hAnsi="Times New Roman" w:cs="Times New Roman"/>
          <w:sz w:val="24"/>
          <w:szCs w:val="24"/>
        </w:rPr>
        <w:t xml:space="preserve">dengan menawarkan </w:t>
      </w:r>
      <w:r w:rsidR="00D01836" w:rsidRPr="005115BC">
        <w:rPr>
          <w:rFonts w:ascii="Times New Roman" w:hAnsi="Times New Roman" w:cs="Times New Roman"/>
          <w:sz w:val="24"/>
          <w:szCs w:val="24"/>
        </w:rPr>
        <w:t>manajemen</w:t>
      </w:r>
      <w:r w:rsidR="002234F6" w:rsidRPr="005115BC">
        <w:rPr>
          <w:rFonts w:ascii="Times New Roman" w:hAnsi="Times New Roman" w:cs="Times New Roman"/>
          <w:sz w:val="24"/>
          <w:szCs w:val="24"/>
        </w:rPr>
        <w:t xml:space="preserve"> kep</w:t>
      </w:r>
      <w:r w:rsidR="00F73586" w:rsidRPr="005115BC">
        <w:rPr>
          <w:rFonts w:ascii="Times New Roman" w:hAnsi="Times New Roman" w:cs="Times New Roman"/>
          <w:sz w:val="24"/>
          <w:szCs w:val="24"/>
        </w:rPr>
        <w:t>e</w:t>
      </w:r>
      <w:r w:rsidR="002234F6" w:rsidRPr="005115BC">
        <w:rPr>
          <w:rFonts w:ascii="Times New Roman" w:hAnsi="Times New Roman" w:cs="Times New Roman"/>
          <w:sz w:val="24"/>
          <w:szCs w:val="24"/>
        </w:rPr>
        <w:t>mimpinan</w:t>
      </w:r>
      <w:r w:rsidR="00165237" w:rsidRPr="005115BC">
        <w:rPr>
          <w:rFonts w:ascii="Times New Roman" w:hAnsi="Times New Roman" w:cs="Times New Roman"/>
          <w:sz w:val="24"/>
          <w:szCs w:val="24"/>
        </w:rPr>
        <w:t xml:space="preserve"> yang diperlukan untuk situasi sekarang.</w:t>
      </w:r>
      <w:r w:rsidR="00A21738" w:rsidRPr="005115BC">
        <w:rPr>
          <w:rFonts w:ascii="Times New Roman" w:hAnsi="Times New Roman" w:cs="Times New Roman"/>
          <w:sz w:val="24"/>
          <w:szCs w:val="24"/>
        </w:rPr>
        <w:t xml:space="preserve"> Artikel ini dirumuskan atas dasar asumsi bahwa </w:t>
      </w:r>
      <w:r w:rsidR="00040E63" w:rsidRPr="005115BC">
        <w:rPr>
          <w:rFonts w:ascii="Times New Roman" w:hAnsi="Times New Roman" w:cs="Times New Roman"/>
          <w:sz w:val="24"/>
          <w:szCs w:val="24"/>
        </w:rPr>
        <w:t xml:space="preserve">efektifitas </w:t>
      </w:r>
      <w:r w:rsidR="00A21738" w:rsidRPr="005115BC">
        <w:rPr>
          <w:rFonts w:ascii="Times New Roman" w:hAnsi="Times New Roman" w:cs="Times New Roman"/>
          <w:sz w:val="24"/>
          <w:szCs w:val="24"/>
        </w:rPr>
        <w:t xml:space="preserve">kepemimpinan merupakan </w:t>
      </w:r>
      <w:r w:rsidR="00040E63" w:rsidRPr="005115BC">
        <w:rPr>
          <w:rFonts w:ascii="Times New Roman" w:hAnsi="Times New Roman" w:cs="Times New Roman"/>
          <w:sz w:val="24"/>
          <w:szCs w:val="24"/>
        </w:rPr>
        <w:t>penentu</w:t>
      </w:r>
      <w:r w:rsidR="00A21738" w:rsidRPr="005115BC">
        <w:rPr>
          <w:rFonts w:ascii="Times New Roman" w:hAnsi="Times New Roman" w:cs="Times New Roman"/>
          <w:sz w:val="24"/>
          <w:szCs w:val="24"/>
        </w:rPr>
        <w:t xml:space="preserve"> kemajuan organisasi</w:t>
      </w:r>
      <w:r w:rsidR="00AF791A" w:rsidRPr="005115BC">
        <w:rPr>
          <w:rFonts w:ascii="Times New Roman" w:hAnsi="Times New Roman" w:cs="Times New Roman"/>
          <w:sz w:val="24"/>
          <w:szCs w:val="24"/>
        </w:rPr>
        <w:t xml:space="preserve"> dengan kekuasaan, wewenang, dan pengaruh yang melekat didalamnya.</w:t>
      </w:r>
      <w:r w:rsidR="00226EA5" w:rsidRPr="005115BC">
        <w:rPr>
          <w:rFonts w:ascii="Times New Roman" w:hAnsi="Times New Roman" w:cs="Times New Roman"/>
          <w:sz w:val="24"/>
          <w:szCs w:val="24"/>
        </w:rPr>
        <w:t xml:space="preserve"> </w:t>
      </w:r>
      <w:r w:rsidR="00040E63" w:rsidRPr="005115BC">
        <w:rPr>
          <w:rFonts w:ascii="Times New Roman" w:hAnsi="Times New Roman" w:cs="Times New Roman"/>
          <w:sz w:val="24"/>
          <w:szCs w:val="24"/>
        </w:rPr>
        <w:fldChar w:fldCharType="begin" w:fldLock="1"/>
      </w:r>
      <w:r w:rsidR="001155D9"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manualFormatting":"Yukl (2013)","plainTextFormattedCitation":"(Yukl, 2013)","previouslyFormattedCitation":"(Yukl, 2013)"},"properties":{"noteIndex":0},"schema":"https://github.com/citation-style-language/schema/raw/master/csl-citation.json"}</w:instrText>
      </w:r>
      <w:r w:rsidR="00040E63" w:rsidRPr="005115BC">
        <w:rPr>
          <w:rFonts w:ascii="Times New Roman" w:hAnsi="Times New Roman" w:cs="Times New Roman"/>
          <w:sz w:val="24"/>
          <w:szCs w:val="24"/>
        </w:rPr>
        <w:fldChar w:fldCharType="separate"/>
      </w:r>
      <w:r w:rsidR="00040E63" w:rsidRPr="005115BC">
        <w:rPr>
          <w:rFonts w:ascii="Times New Roman" w:hAnsi="Times New Roman" w:cs="Times New Roman"/>
          <w:noProof/>
          <w:sz w:val="24"/>
          <w:szCs w:val="24"/>
        </w:rPr>
        <w:t>Yukl (2013)</w:t>
      </w:r>
      <w:r w:rsidR="00040E63" w:rsidRPr="005115BC">
        <w:rPr>
          <w:rFonts w:ascii="Times New Roman" w:hAnsi="Times New Roman" w:cs="Times New Roman"/>
          <w:sz w:val="24"/>
          <w:szCs w:val="24"/>
        </w:rPr>
        <w:fldChar w:fldCharType="end"/>
      </w:r>
      <w:r w:rsidR="00040E63" w:rsidRPr="005115BC">
        <w:rPr>
          <w:rFonts w:ascii="Times New Roman" w:hAnsi="Times New Roman" w:cs="Times New Roman"/>
          <w:sz w:val="24"/>
          <w:szCs w:val="24"/>
        </w:rPr>
        <w:t xml:space="preserve"> menjelaskan bahwa </w:t>
      </w:r>
      <w:r w:rsidR="001155D9" w:rsidRPr="005115BC">
        <w:rPr>
          <w:rFonts w:ascii="Times New Roman" w:hAnsi="Times New Roman" w:cs="Times New Roman"/>
          <w:sz w:val="24"/>
          <w:szCs w:val="24"/>
        </w:rPr>
        <w:t xml:space="preserve">efektivitas organisasi adalah kemakmuran jangka panjang dan kelangsungan hidup organisasi. </w:t>
      </w:r>
      <w:r w:rsidR="00952950" w:rsidRPr="005115BC">
        <w:rPr>
          <w:rFonts w:ascii="Times New Roman" w:hAnsi="Times New Roman" w:cs="Times New Roman"/>
          <w:sz w:val="24"/>
          <w:szCs w:val="24"/>
        </w:rPr>
        <w:t xml:space="preserve">Yukl </w:t>
      </w:r>
      <w:r w:rsidRPr="005115BC">
        <w:rPr>
          <w:rFonts w:ascii="Times New Roman" w:hAnsi="Times New Roman" w:cs="Times New Roman"/>
          <w:sz w:val="24"/>
          <w:szCs w:val="24"/>
        </w:rPr>
        <w:t xml:space="preserve">memandang </w:t>
      </w:r>
      <w:r w:rsidR="00952950" w:rsidRPr="005115BC">
        <w:rPr>
          <w:rFonts w:ascii="Times New Roman" w:hAnsi="Times New Roman" w:cs="Times New Roman"/>
          <w:sz w:val="24"/>
          <w:szCs w:val="24"/>
        </w:rPr>
        <w:t>bahwa u</w:t>
      </w:r>
      <w:r w:rsidR="001155D9" w:rsidRPr="005115BC">
        <w:rPr>
          <w:rFonts w:ascii="Times New Roman" w:hAnsi="Times New Roman" w:cs="Times New Roman"/>
          <w:sz w:val="24"/>
          <w:szCs w:val="24"/>
        </w:rPr>
        <w:t>ntuk menjadi organisasi yang sukses harus beradaptasi dengan lingkungan mereka, memperoleh sumber daya yang diperlukan, dan melakukan operasi dengan cara yang efisien</w:t>
      </w:r>
      <w:r w:rsidR="00952950" w:rsidRPr="005115BC">
        <w:rPr>
          <w:rFonts w:ascii="Times New Roman" w:hAnsi="Times New Roman" w:cs="Times New Roman"/>
          <w:sz w:val="24"/>
          <w:szCs w:val="24"/>
        </w:rPr>
        <w:t xml:space="preserve">. Menurut Yukl, </w:t>
      </w:r>
      <w:r w:rsidR="001155D9" w:rsidRPr="005115BC">
        <w:rPr>
          <w:rFonts w:ascii="Times New Roman" w:hAnsi="Times New Roman" w:cs="Times New Roman"/>
          <w:sz w:val="24"/>
          <w:szCs w:val="24"/>
        </w:rPr>
        <w:t>pemimpin dapat mempengaruhi kinerja organisasi dalam beberapa cara, termasuk keputusan tentang strategi kompetitif, sumber daya manusia, dan program manajemen, sistem, dan struktur organisasi</w:t>
      </w:r>
      <w:r w:rsidR="00952950" w:rsidRPr="005115BC">
        <w:rPr>
          <w:rFonts w:ascii="Times New Roman" w:hAnsi="Times New Roman" w:cs="Times New Roman"/>
          <w:sz w:val="24"/>
          <w:szCs w:val="24"/>
        </w:rPr>
        <w:t xml:space="preserve"> </w:t>
      </w:r>
      <w:r w:rsidR="00952950" w:rsidRPr="005115BC">
        <w:rPr>
          <w:rFonts w:ascii="Times New Roman" w:hAnsi="Times New Roman" w:cs="Times New Roman"/>
          <w:sz w:val="24"/>
          <w:szCs w:val="24"/>
        </w:rPr>
        <w:fldChar w:fldCharType="begin" w:fldLock="1"/>
      </w:r>
      <w:r w:rsidR="00471C5A"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plainTextFormattedCitation":"(Yukl, 2013)","previouslyFormattedCitation":"(Yukl, 2013)"},"properties":{"noteIndex":0},"schema":"https://github.com/citation-style-language/schema/raw/master/csl-citation.json"}</w:instrText>
      </w:r>
      <w:r w:rsidR="00952950" w:rsidRPr="005115BC">
        <w:rPr>
          <w:rFonts w:ascii="Times New Roman" w:hAnsi="Times New Roman" w:cs="Times New Roman"/>
          <w:sz w:val="24"/>
          <w:szCs w:val="24"/>
        </w:rPr>
        <w:fldChar w:fldCharType="separate"/>
      </w:r>
      <w:r w:rsidR="00952950" w:rsidRPr="005115BC">
        <w:rPr>
          <w:rFonts w:ascii="Times New Roman" w:hAnsi="Times New Roman" w:cs="Times New Roman"/>
          <w:noProof/>
          <w:sz w:val="24"/>
          <w:szCs w:val="24"/>
        </w:rPr>
        <w:t>(Yukl, 2013)</w:t>
      </w:r>
      <w:r w:rsidR="00952950" w:rsidRPr="005115BC">
        <w:rPr>
          <w:rFonts w:ascii="Times New Roman" w:hAnsi="Times New Roman" w:cs="Times New Roman"/>
          <w:sz w:val="24"/>
          <w:szCs w:val="24"/>
        </w:rPr>
        <w:fldChar w:fldCharType="end"/>
      </w:r>
      <w:r w:rsidR="001155D9" w:rsidRPr="005115BC">
        <w:rPr>
          <w:rFonts w:ascii="Times New Roman" w:hAnsi="Times New Roman" w:cs="Times New Roman"/>
          <w:sz w:val="24"/>
          <w:szCs w:val="24"/>
        </w:rPr>
        <w:t xml:space="preserve">. </w:t>
      </w:r>
      <w:r w:rsidR="00226EA5" w:rsidRPr="005115BC">
        <w:rPr>
          <w:rFonts w:ascii="Times New Roman" w:hAnsi="Times New Roman" w:cs="Times New Roman"/>
          <w:sz w:val="24"/>
          <w:szCs w:val="24"/>
        </w:rPr>
        <w:t xml:space="preserve">Dalam konteks organisasi sekolah, kepala sekolah yang efektif memberikan visi dan arah yang jelas bagi sekolah </w:t>
      </w:r>
      <w:r w:rsidR="00226EA5" w:rsidRPr="005115BC">
        <w:rPr>
          <w:rFonts w:ascii="Times New Roman" w:hAnsi="Times New Roman" w:cs="Times New Roman"/>
          <w:sz w:val="24"/>
          <w:szCs w:val="24"/>
        </w:rPr>
        <w:fldChar w:fldCharType="begin" w:fldLock="1"/>
      </w:r>
      <w:r w:rsidR="00EF3F48" w:rsidRPr="005115BC">
        <w:rPr>
          <w:rFonts w:ascii="Times New Roman" w:hAnsi="Times New Roman" w:cs="Times New Roman"/>
          <w:sz w:val="24"/>
          <w:szCs w:val="24"/>
        </w:rPr>
        <w:instrText>ADDIN CSL_CITATION {"citationItems":[{"id":"ITEM-1","itemData":{"ISBN":"9781909437760","author":[{"dropping-particle":"","family":"Day","given":"Christopher","non-dropping-particle":"","parse-names":false,"suffix":""},{"dropping-particle":"","family":"Sammons","given":"Pamela","non-dropping-particle":"","parse-names":false,"suffix":""}],"id":"ITEM-1","issued":{"date-parts":[["2014"]]},"number-of-pages":"1-72","publisher":"UK: Education Development Trust","publisher-place":"United Kingdom","title":"Successful School Leadership","type":"book"},"uris":["http://www.mendeley.com/documents/?uuid=e8644f96-b4ee-48e4-bffd-3337d9bd606c"]}],"mendeley":{"formattedCitation":"(Day &amp; Sammons, 2014)","plainTextFormattedCitation":"(Day &amp; Sammons, 2014)","previouslyFormattedCitation":"(Day &amp; Sammons, 2014)"},"properties":{"noteIndex":0},"schema":"https://github.com/citation-style-language/schema/raw/master/csl-citation.json"}</w:instrText>
      </w:r>
      <w:r w:rsidR="00226EA5" w:rsidRPr="005115BC">
        <w:rPr>
          <w:rFonts w:ascii="Times New Roman" w:hAnsi="Times New Roman" w:cs="Times New Roman"/>
          <w:sz w:val="24"/>
          <w:szCs w:val="24"/>
        </w:rPr>
        <w:fldChar w:fldCharType="separate"/>
      </w:r>
      <w:r w:rsidR="00226EA5" w:rsidRPr="005115BC">
        <w:rPr>
          <w:rFonts w:ascii="Times New Roman" w:hAnsi="Times New Roman" w:cs="Times New Roman"/>
          <w:noProof/>
          <w:sz w:val="24"/>
          <w:szCs w:val="24"/>
        </w:rPr>
        <w:t>(Day &amp; Sammons, 2014)</w:t>
      </w:r>
      <w:r w:rsidR="00226EA5" w:rsidRPr="005115BC">
        <w:rPr>
          <w:rFonts w:ascii="Times New Roman" w:hAnsi="Times New Roman" w:cs="Times New Roman"/>
          <w:sz w:val="24"/>
          <w:szCs w:val="24"/>
        </w:rPr>
        <w:fldChar w:fldCharType="end"/>
      </w:r>
      <w:r w:rsidR="00226EA5" w:rsidRPr="005115BC">
        <w:rPr>
          <w:rFonts w:ascii="Times New Roman" w:hAnsi="Times New Roman" w:cs="Times New Roman"/>
          <w:sz w:val="24"/>
          <w:szCs w:val="24"/>
        </w:rPr>
        <w:t xml:space="preserve">. </w:t>
      </w:r>
    </w:p>
    <w:p w:rsidR="001155D9" w:rsidRPr="005115BC" w:rsidRDefault="00DF7DA0"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Penelitian ini difokuskan </w:t>
      </w:r>
      <w:r w:rsidR="00F34F9D" w:rsidRPr="005115BC">
        <w:rPr>
          <w:rFonts w:ascii="Times New Roman" w:hAnsi="Times New Roman" w:cs="Times New Roman"/>
          <w:sz w:val="24"/>
          <w:szCs w:val="24"/>
        </w:rPr>
        <w:t>pada</w:t>
      </w:r>
      <w:r w:rsidRPr="005115BC">
        <w:rPr>
          <w:rFonts w:ascii="Times New Roman" w:hAnsi="Times New Roman" w:cs="Times New Roman"/>
          <w:sz w:val="24"/>
          <w:szCs w:val="24"/>
        </w:rPr>
        <w:t xml:space="preserve"> </w:t>
      </w:r>
      <w:r w:rsidR="0077620E" w:rsidRPr="005115BC">
        <w:rPr>
          <w:rFonts w:ascii="Times New Roman" w:hAnsi="Times New Roman" w:cs="Times New Roman"/>
          <w:sz w:val="24"/>
          <w:szCs w:val="24"/>
        </w:rPr>
        <w:t xml:space="preserve">kajian tentang </w:t>
      </w:r>
      <w:r w:rsidR="00B0794C" w:rsidRPr="005115BC">
        <w:rPr>
          <w:rFonts w:ascii="Times New Roman" w:hAnsi="Times New Roman" w:cs="Times New Roman"/>
          <w:sz w:val="24"/>
          <w:szCs w:val="24"/>
        </w:rPr>
        <w:t xml:space="preserve">manajemen </w:t>
      </w:r>
      <w:r w:rsidRPr="005115BC">
        <w:rPr>
          <w:rFonts w:ascii="Times New Roman" w:hAnsi="Times New Roman" w:cs="Times New Roman"/>
          <w:sz w:val="24"/>
          <w:szCs w:val="24"/>
        </w:rPr>
        <w:t>kepemimpinan pen</w:t>
      </w:r>
      <w:r w:rsidR="00F2547E" w:rsidRPr="005115BC">
        <w:rPr>
          <w:rFonts w:ascii="Times New Roman" w:hAnsi="Times New Roman" w:cs="Times New Roman"/>
          <w:sz w:val="24"/>
          <w:szCs w:val="24"/>
        </w:rPr>
        <w:t xml:space="preserve">didikan </w:t>
      </w:r>
      <w:r w:rsidR="0077620E" w:rsidRPr="005115BC">
        <w:rPr>
          <w:rFonts w:ascii="Times New Roman" w:hAnsi="Times New Roman" w:cs="Times New Roman"/>
          <w:sz w:val="24"/>
          <w:szCs w:val="24"/>
        </w:rPr>
        <w:t xml:space="preserve">pada tingkat organisasi sekolah </w:t>
      </w:r>
      <w:r w:rsidR="00B0794C" w:rsidRPr="005115BC">
        <w:rPr>
          <w:rFonts w:ascii="Times New Roman" w:hAnsi="Times New Roman" w:cs="Times New Roman"/>
          <w:sz w:val="24"/>
          <w:szCs w:val="24"/>
        </w:rPr>
        <w:t xml:space="preserve">untuk </w:t>
      </w:r>
      <w:r w:rsidR="00FB259F" w:rsidRPr="005115BC">
        <w:rPr>
          <w:rFonts w:ascii="Times New Roman" w:hAnsi="Times New Roman" w:cs="Times New Roman"/>
          <w:sz w:val="24"/>
          <w:szCs w:val="24"/>
        </w:rPr>
        <w:t>mewujudkan keunggulan kompetiti</w:t>
      </w:r>
      <w:r w:rsidR="00B0794C" w:rsidRPr="005115BC">
        <w:rPr>
          <w:rFonts w:ascii="Times New Roman" w:hAnsi="Times New Roman" w:cs="Times New Roman"/>
          <w:sz w:val="24"/>
          <w:szCs w:val="24"/>
        </w:rPr>
        <w:t>f</w:t>
      </w:r>
      <w:r w:rsidR="00FB259F" w:rsidRPr="005115BC">
        <w:rPr>
          <w:rFonts w:ascii="Times New Roman" w:hAnsi="Times New Roman" w:cs="Times New Roman"/>
          <w:sz w:val="24"/>
          <w:szCs w:val="24"/>
        </w:rPr>
        <w:t xml:space="preserve">. </w:t>
      </w:r>
      <w:r w:rsidR="00F2547E" w:rsidRPr="005115BC">
        <w:rPr>
          <w:rFonts w:ascii="Times New Roman" w:hAnsi="Times New Roman" w:cs="Times New Roman"/>
          <w:sz w:val="24"/>
          <w:szCs w:val="24"/>
        </w:rPr>
        <w:t>Tujuan penelitian</w:t>
      </w:r>
      <w:r w:rsidR="00FB259F" w:rsidRPr="005115BC">
        <w:rPr>
          <w:rFonts w:ascii="Times New Roman" w:hAnsi="Times New Roman" w:cs="Times New Roman"/>
          <w:sz w:val="24"/>
          <w:szCs w:val="24"/>
        </w:rPr>
        <w:t xml:space="preserve"> ini adalah</w:t>
      </w:r>
      <w:r w:rsidR="00F2547E" w:rsidRPr="005115BC">
        <w:rPr>
          <w:rFonts w:ascii="Times New Roman" w:hAnsi="Times New Roman" w:cs="Times New Roman"/>
          <w:sz w:val="24"/>
          <w:szCs w:val="24"/>
        </w:rPr>
        <w:t xml:space="preserve"> menganalisis tentang i</w:t>
      </w:r>
      <w:r w:rsidR="00C617EE" w:rsidRPr="005115BC">
        <w:rPr>
          <w:rFonts w:ascii="Times New Roman" w:hAnsi="Times New Roman" w:cs="Times New Roman"/>
          <w:sz w:val="24"/>
          <w:szCs w:val="24"/>
        </w:rPr>
        <w:t>ndikator</w:t>
      </w:r>
      <w:r w:rsidR="0077620E" w:rsidRPr="005115BC">
        <w:rPr>
          <w:rFonts w:ascii="Times New Roman" w:hAnsi="Times New Roman" w:cs="Times New Roman"/>
          <w:sz w:val="24"/>
          <w:szCs w:val="24"/>
        </w:rPr>
        <w:t>-indikator</w:t>
      </w:r>
      <w:r w:rsidR="00F2547E" w:rsidRPr="005115BC">
        <w:rPr>
          <w:rFonts w:ascii="Times New Roman" w:hAnsi="Times New Roman" w:cs="Times New Roman"/>
          <w:sz w:val="24"/>
          <w:szCs w:val="24"/>
        </w:rPr>
        <w:t xml:space="preserve"> </w:t>
      </w:r>
      <w:r w:rsidR="00FB259F" w:rsidRPr="005115BC">
        <w:rPr>
          <w:rFonts w:ascii="Times New Roman" w:hAnsi="Times New Roman" w:cs="Times New Roman"/>
          <w:sz w:val="24"/>
          <w:szCs w:val="24"/>
        </w:rPr>
        <w:t xml:space="preserve">manajemen kepemimpinan </w:t>
      </w:r>
      <w:r w:rsidR="0077620E" w:rsidRPr="005115BC">
        <w:rPr>
          <w:rFonts w:ascii="Times New Roman" w:hAnsi="Times New Roman" w:cs="Times New Roman"/>
          <w:sz w:val="24"/>
          <w:szCs w:val="24"/>
        </w:rPr>
        <w:t xml:space="preserve">yang menentukan </w:t>
      </w:r>
      <w:r w:rsidR="002E4E94" w:rsidRPr="005115BC">
        <w:rPr>
          <w:rFonts w:ascii="Times New Roman" w:hAnsi="Times New Roman" w:cs="Times New Roman"/>
          <w:sz w:val="24"/>
          <w:szCs w:val="24"/>
        </w:rPr>
        <w:t>kemajuan sekolah</w:t>
      </w:r>
      <w:r w:rsidR="0077620E" w:rsidRPr="005115BC">
        <w:rPr>
          <w:rFonts w:ascii="Times New Roman" w:hAnsi="Times New Roman" w:cs="Times New Roman"/>
          <w:sz w:val="24"/>
          <w:szCs w:val="24"/>
        </w:rPr>
        <w:t xml:space="preserve">. </w:t>
      </w:r>
      <w:r w:rsidR="006E6316" w:rsidRPr="005115BC">
        <w:rPr>
          <w:rFonts w:ascii="Times New Roman" w:hAnsi="Times New Roman" w:cs="Times New Roman"/>
          <w:sz w:val="24"/>
          <w:szCs w:val="24"/>
        </w:rPr>
        <w:t xml:space="preserve">Hasil penelitian ini bermanfaat </w:t>
      </w:r>
      <w:r w:rsidR="00695EE8" w:rsidRPr="005115BC">
        <w:rPr>
          <w:rFonts w:ascii="Times New Roman" w:hAnsi="Times New Roman" w:cs="Times New Roman"/>
          <w:sz w:val="24"/>
          <w:szCs w:val="24"/>
        </w:rPr>
        <w:t>sebagai r</w:t>
      </w:r>
      <w:r w:rsidR="006E6316" w:rsidRPr="005115BC">
        <w:rPr>
          <w:rFonts w:ascii="Times New Roman" w:hAnsi="Times New Roman" w:cs="Times New Roman"/>
          <w:sz w:val="24"/>
          <w:szCs w:val="24"/>
        </w:rPr>
        <w:t>ujukan dalam</w:t>
      </w:r>
      <w:r w:rsidR="00444013" w:rsidRPr="005115BC">
        <w:rPr>
          <w:rFonts w:ascii="Times New Roman" w:hAnsi="Times New Roman" w:cs="Times New Roman"/>
          <w:sz w:val="24"/>
          <w:szCs w:val="24"/>
        </w:rPr>
        <w:t xml:space="preserve"> memahami berbagai </w:t>
      </w:r>
      <w:r w:rsidR="00C617EE" w:rsidRPr="005115BC">
        <w:rPr>
          <w:rFonts w:ascii="Times New Roman" w:hAnsi="Times New Roman" w:cs="Times New Roman"/>
          <w:sz w:val="24"/>
          <w:szCs w:val="24"/>
        </w:rPr>
        <w:t>indikator</w:t>
      </w:r>
      <w:r w:rsidR="00444013" w:rsidRPr="005115BC">
        <w:rPr>
          <w:rFonts w:ascii="Times New Roman" w:hAnsi="Times New Roman" w:cs="Times New Roman"/>
          <w:sz w:val="24"/>
          <w:szCs w:val="24"/>
        </w:rPr>
        <w:t xml:space="preserve"> </w:t>
      </w:r>
      <w:r w:rsidR="00C617EE" w:rsidRPr="005115BC">
        <w:rPr>
          <w:rFonts w:ascii="Times New Roman" w:hAnsi="Times New Roman" w:cs="Times New Roman"/>
          <w:sz w:val="24"/>
          <w:szCs w:val="24"/>
        </w:rPr>
        <w:t xml:space="preserve">yang menunjukkan </w:t>
      </w:r>
      <w:r w:rsidR="002E4E94" w:rsidRPr="005115BC">
        <w:rPr>
          <w:rFonts w:ascii="Times New Roman" w:hAnsi="Times New Roman" w:cs="Times New Roman"/>
          <w:sz w:val="24"/>
          <w:szCs w:val="24"/>
        </w:rPr>
        <w:t xml:space="preserve">keunggulan sekolah, sehingga sekolah memiliki kemampuan </w:t>
      </w:r>
      <w:r w:rsidR="00444013" w:rsidRPr="005115BC">
        <w:rPr>
          <w:rFonts w:ascii="Times New Roman" w:hAnsi="Times New Roman" w:cs="Times New Roman"/>
          <w:sz w:val="24"/>
          <w:szCs w:val="24"/>
        </w:rPr>
        <w:t>menghada</w:t>
      </w:r>
      <w:r w:rsidR="00285CC3" w:rsidRPr="005115BC">
        <w:rPr>
          <w:rFonts w:ascii="Times New Roman" w:hAnsi="Times New Roman" w:cs="Times New Roman"/>
          <w:sz w:val="24"/>
          <w:szCs w:val="24"/>
        </w:rPr>
        <w:t>pi persaingan</w:t>
      </w:r>
      <w:r w:rsidR="00444013" w:rsidRPr="005115BC">
        <w:rPr>
          <w:rFonts w:ascii="Times New Roman" w:hAnsi="Times New Roman" w:cs="Times New Roman"/>
          <w:sz w:val="24"/>
          <w:szCs w:val="24"/>
        </w:rPr>
        <w:t xml:space="preserve">.  </w:t>
      </w:r>
    </w:p>
    <w:p w:rsidR="00615F51" w:rsidRPr="005115BC" w:rsidRDefault="00615F51" w:rsidP="00702D25">
      <w:pPr>
        <w:spacing w:after="0" w:line="240" w:lineRule="auto"/>
        <w:ind w:firstLine="720"/>
        <w:jc w:val="both"/>
        <w:rPr>
          <w:rFonts w:ascii="Times New Roman" w:hAnsi="Times New Roman" w:cs="Times New Roman"/>
          <w:sz w:val="24"/>
          <w:szCs w:val="24"/>
        </w:rPr>
      </w:pPr>
    </w:p>
    <w:p w:rsidR="00301122" w:rsidRPr="005115BC" w:rsidRDefault="005269E3"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t xml:space="preserve">METODE PENELITIAN </w:t>
      </w:r>
    </w:p>
    <w:p w:rsidR="008C704E" w:rsidRPr="005115BC" w:rsidRDefault="009F5670"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Penelitian ini menggunakan metode </w:t>
      </w:r>
      <w:r w:rsidRPr="005115BC">
        <w:rPr>
          <w:rFonts w:ascii="Times New Roman" w:hAnsi="Times New Roman" w:cs="Times New Roman"/>
          <w:i/>
          <w:sz w:val="24"/>
          <w:szCs w:val="24"/>
        </w:rPr>
        <w:t>library research</w:t>
      </w:r>
      <w:r w:rsidR="001D3BC3" w:rsidRPr="005115BC">
        <w:rPr>
          <w:rFonts w:ascii="Times New Roman" w:hAnsi="Times New Roman" w:cs="Times New Roman"/>
          <w:sz w:val="24"/>
          <w:szCs w:val="24"/>
        </w:rPr>
        <w:t xml:space="preserve"> (penelitian</w:t>
      </w:r>
      <w:r w:rsidRPr="005115BC">
        <w:rPr>
          <w:rFonts w:ascii="Times New Roman" w:hAnsi="Times New Roman" w:cs="Times New Roman"/>
          <w:sz w:val="24"/>
          <w:szCs w:val="24"/>
        </w:rPr>
        <w:t xml:space="preserve"> kepustak</w:t>
      </w:r>
      <w:r w:rsidR="001B4723" w:rsidRPr="005115BC">
        <w:rPr>
          <w:rFonts w:ascii="Times New Roman" w:hAnsi="Times New Roman" w:cs="Times New Roman"/>
          <w:sz w:val="24"/>
          <w:szCs w:val="24"/>
        </w:rPr>
        <w:t xml:space="preserve">aan), </w:t>
      </w:r>
      <w:r w:rsidR="00DF7DA0" w:rsidRPr="005115BC">
        <w:rPr>
          <w:rFonts w:ascii="Times New Roman" w:hAnsi="Times New Roman" w:cs="Times New Roman"/>
          <w:sz w:val="24"/>
          <w:szCs w:val="24"/>
        </w:rPr>
        <w:t xml:space="preserve">yakni </w:t>
      </w:r>
      <w:r w:rsidR="00DF7DA0" w:rsidRPr="005115BC">
        <w:rPr>
          <w:rFonts w:ascii="Times New Roman" w:hAnsi="Times New Roman" w:cs="Times New Roman"/>
          <w:sz w:val="24"/>
          <w:szCs w:val="24"/>
          <w:shd w:val="clear" w:color="auto" w:fill="FFFFFF"/>
        </w:rPr>
        <w:t xml:space="preserve">dengan cara </w:t>
      </w:r>
      <w:r w:rsidR="00DF7DA0" w:rsidRPr="005115BC">
        <w:rPr>
          <w:rFonts w:ascii="Times New Roman" w:hAnsi="Times New Roman" w:cs="Times New Roman"/>
          <w:sz w:val="24"/>
          <w:szCs w:val="24"/>
        </w:rPr>
        <w:t>mengumpulkan</w:t>
      </w:r>
      <w:r w:rsidR="00DF7DA0" w:rsidRPr="005115BC">
        <w:rPr>
          <w:rFonts w:ascii="Times New Roman" w:hAnsi="Times New Roman" w:cs="Times New Roman"/>
          <w:sz w:val="24"/>
          <w:szCs w:val="24"/>
          <w:shd w:val="clear" w:color="auto" w:fill="FFFFFF"/>
        </w:rPr>
        <w:t xml:space="preserve"> data-data yang relevan dari buku, jurnal, majalah, dan lain sebagainya tanpa harus melakukan tinjauan ke lapangan.</w:t>
      </w:r>
      <w:r w:rsidR="00DF7DA0" w:rsidRPr="005115BC">
        <w:rPr>
          <w:rFonts w:ascii="Times New Roman" w:hAnsi="Times New Roman" w:cs="Times New Roman"/>
          <w:sz w:val="24"/>
          <w:szCs w:val="24"/>
        </w:rPr>
        <w:t xml:space="preserve"> </w:t>
      </w:r>
      <w:r w:rsidR="00DF4E17" w:rsidRPr="005115BC">
        <w:rPr>
          <w:rFonts w:ascii="Times New Roman" w:hAnsi="Times New Roman" w:cs="Times New Roman"/>
          <w:sz w:val="24"/>
          <w:szCs w:val="24"/>
        </w:rPr>
        <w:t xml:space="preserve">Penelitian kepustakaan merupakan suatu penelitian yang memanfaatkan sumber perpustakaan untuk memperoleh data penelitian </w:t>
      </w:r>
      <w:r w:rsidR="00DF4E17" w:rsidRPr="005115BC">
        <w:rPr>
          <w:rFonts w:ascii="Times New Roman" w:hAnsi="Times New Roman" w:cs="Times New Roman"/>
          <w:sz w:val="24"/>
          <w:szCs w:val="24"/>
        </w:rPr>
        <w:fldChar w:fldCharType="begin" w:fldLock="1"/>
      </w:r>
      <w:r w:rsidR="0063381E" w:rsidRPr="005115BC">
        <w:rPr>
          <w:rFonts w:ascii="Times New Roman" w:hAnsi="Times New Roman" w:cs="Times New Roman"/>
          <w:sz w:val="24"/>
          <w:szCs w:val="24"/>
        </w:rPr>
        <w:instrText>ADDIN CSL_CITATION {"citationItems":[{"id":"ITEM-1","itemData":{"author":[{"dropping-particle":"","family":"Zed","given":"Mustika","non-dropping-particle":"","parse-names":false,"suffix":""}],"id":"ITEM-1","issued":{"date-parts":[["2004"]]},"publisher":"Jakarta: Yayasan Obor Nasional","publisher-place":"Jakarta","title":"Metode Penelitian Kepustakaan","type":"book"},"uris":["http://www.mendeley.com/documents/?uuid=265238dd-60a3-4d93-a9cc-888de9df41d9"]}],"mendeley":{"formattedCitation":"(Zed, 2004)","plainTextFormattedCitation":"(Zed, 2004)","previouslyFormattedCitation":"(Zed, 2004)"},"properties":{"noteIndex":0},"schema":"https://github.com/citation-style-language/schema/raw/master/csl-citation.json"}</w:instrText>
      </w:r>
      <w:r w:rsidR="00DF4E17" w:rsidRPr="005115BC">
        <w:rPr>
          <w:rFonts w:ascii="Times New Roman" w:hAnsi="Times New Roman" w:cs="Times New Roman"/>
          <w:sz w:val="24"/>
          <w:szCs w:val="24"/>
        </w:rPr>
        <w:fldChar w:fldCharType="separate"/>
      </w:r>
      <w:r w:rsidR="00DF4E17" w:rsidRPr="005115BC">
        <w:rPr>
          <w:rFonts w:ascii="Times New Roman" w:hAnsi="Times New Roman" w:cs="Times New Roman"/>
          <w:noProof/>
          <w:sz w:val="24"/>
          <w:szCs w:val="24"/>
        </w:rPr>
        <w:t>(Zed, 2004)</w:t>
      </w:r>
      <w:r w:rsidR="00DF4E17" w:rsidRPr="005115BC">
        <w:rPr>
          <w:rFonts w:ascii="Times New Roman" w:hAnsi="Times New Roman" w:cs="Times New Roman"/>
          <w:sz w:val="24"/>
          <w:szCs w:val="24"/>
        </w:rPr>
        <w:fldChar w:fldCharType="end"/>
      </w:r>
      <w:r w:rsidR="00DF4E17" w:rsidRPr="005115BC">
        <w:rPr>
          <w:rFonts w:ascii="Times New Roman" w:hAnsi="Times New Roman" w:cs="Times New Roman"/>
          <w:sz w:val="24"/>
          <w:szCs w:val="24"/>
        </w:rPr>
        <w:t xml:space="preserve">. </w:t>
      </w:r>
      <w:r w:rsidR="007F3200" w:rsidRPr="005115BC">
        <w:rPr>
          <w:rFonts w:ascii="Times New Roman" w:hAnsi="Times New Roman" w:cs="Times New Roman"/>
          <w:sz w:val="24"/>
          <w:szCs w:val="24"/>
        </w:rPr>
        <w:t>Sumber pustaka yang menjadi rujukan dalam penelitian ini adalah bersumber dari Buku, Jurnal internasional dan nasional yang relevan</w:t>
      </w:r>
      <w:r w:rsidR="00DF4E17" w:rsidRPr="005115BC">
        <w:rPr>
          <w:rFonts w:ascii="Times New Roman" w:hAnsi="Times New Roman" w:cs="Times New Roman"/>
          <w:sz w:val="24"/>
          <w:szCs w:val="24"/>
        </w:rPr>
        <w:t xml:space="preserve"> dengan topik penelitian</w:t>
      </w:r>
      <w:r w:rsidR="007F3200" w:rsidRPr="005115BC">
        <w:rPr>
          <w:rFonts w:ascii="Times New Roman" w:hAnsi="Times New Roman" w:cs="Times New Roman"/>
          <w:sz w:val="24"/>
          <w:szCs w:val="24"/>
        </w:rPr>
        <w:t xml:space="preserve">. </w:t>
      </w:r>
      <w:r w:rsidR="00DF4E17" w:rsidRPr="005115BC">
        <w:rPr>
          <w:rFonts w:ascii="Times New Roman" w:hAnsi="Times New Roman" w:cs="Times New Roman"/>
          <w:sz w:val="24"/>
          <w:szCs w:val="24"/>
        </w:rPr>
        <w:t xml:space="preserve">Data yang diperlukan dalam penelitian ini bersifat kualitatif tekstual dengan menggunakan pijakan terhadap statement dan proporsi-proporsi ilmiah yang dikemukakan oleh para pakar </w:t>
      </w:r>
      <w:r w:rsidR="001D5626" w:rsidRPr="005115BC">
        <w:rPr>
          <w:rFonts w:ascii="Times New Roman" w:hAnsi="Times New Roman" w:cs="Times New Roman"/>
          <w:sz w:val="24"/>
          <w:szCs w:val="24"/>
        </w:rPr>
        <w:t xml:space="preserve">dan peneliti </w:t>
      </w:r>
      <w:r w:rsidR="00DF4E17" w:rsidRPr="005115BC">
        <w:rPr>
          <w:rFonts w:ascii="Times New Roman" w:hAnsi="Times New Roman" w:cs="Times New Roman"/>
          <w:sz w:val="24"/>
          <w:szCs w:val="24"/>
        </w:rPr>
        <w:t xml:space="preserve">yang erat kaitannya dengan </w:t>
      </w:r>
      <w:r w:rsidR="00F472BE" w:rsidRPr="005115BC">
        <w:rPr>
          <w:rFonts w:ascii="Times New Roman" w:hAnsi="Times New Roman" w:cs="Times New Roman"/>
          <w:sz w:val="24"/>
          <w:szCs w:val="24"/>
        </w:rPr>
        <w:t xml:space="preserve">topik </w:t>
      </w:r>
      <w:r w:rsidR="00DF4E17" w:rsidRPr="005115BC">
        <w:rPr>
          <w:rFonts w:ascii="Times New Roman" w:hAnsi="Times New Roman" w:cs="Times New Roman"/>
          <w:sz w:val="24"/>
          <w:szCs w:val="24"/>
        </w:rPr>
        <w:t xml:space="preserve">pembahasan. </w:t>
      </w:r>
      <w:r w:rsidR="001D3BC3" w:rsidRPr="005115BC">
        <w:rPr>
          <w:rFonts w:ascii="Times New Roman" w:hAnsi="Times New Roman" w:cs="Times New Roman"/>
          <w:sz w:val="24"/>
          <w:szCs w:val="24"/>
        </w:rPr>
        <w:t xml:space="preserve">Waktu penelitian ini dilaksanakan selama tiga bulan, dimulai dengan melakukan pengumpulan terhadap buku-buku dan jurnal, kemudian analisis kesesuaian topik dan tema riset dengan tema penelitian ini. </w:t>
      </w:r>
      <w:r w:rsidR="001D5626" w:rsidRPr="005115BC">
        <w:rPr>
          <w:rFonts w:ascii="Times New Roman" w:hAnsi="Times New Roman" w:cs="Times New Roman"/>
          <w:sz w:val="24"/>
          <w:szCs w:val="24"/>
        </w:rPr>
        <w:t xml:space="preserve">Sementara itu, deskripsi </w:t>
      </w:r>
      <w:r w:rsidR="00F1551C" w:rsidRPr="005115BC">
        <w:rPr>
          <w:rFonts w:ascii="Times New Roman" w:hAnsi="Times New Roman" w:cs="Times New Roman"/>
          <w:sz w:val="24"/>
          <w:szCs w:val="24"/>
        </w:rPr>
        <w:t xml:space="preserve">hasil penelitian </w:t>
      </w:r>
      <w:r w:rsidR="001D5626" w:rsidRPr="005115BC">
        <w:rPr>
          <w:rFonts w:ascii="Times New Roman" w:hAnsi="Times New Roman" w:cs="Times New Roman"/>
          <w:sz w:val="24"/>
          <w:szCs w:val="24"/>
        </w:rPr>
        <w:t xml:space="preserve">dilakukan </w:t>
      </w:r>
      <w:r w:rsidR="00F1551C" w:rsidRPr="005115BC">
        <w:rPr>
          <w:rFonts w:ascii="Times New Roman" w:hAnsi="Times New Roman" w:cs="Times New Roman"/>
          <w:sz w:val="24"/>
          <w:szCs w:val="24"/>
        </w:rPr>
        <w:t xml:space="preserve">dengan </w:t>
      </w:r>
      <w:r w:rsidR="001D5626" w:rsidRPr="005115BC">
        <w:rPr>
          <w:rFonts w:ascii="Times New Roman" w:hAnsi="Times New Roman" w:cs="Times New Roman"/>
          <w:sz w:val="24"/>
          <w:szCs w:val="24"/>
        </w:rPr>
        <w:t>men</w:t>
      </w:r>
      <w:r w:rsidR="00F1551C" w:rsidRPr="005115BC">
        <w:rPr>
          <w:rFonts w:ascii="Times New Roman" w:hAnsi="Times New Roman" w:cs="Times New Roman"/>
          <w:sz w:val="24"/>
          <w:szCs w:val="24"/>
        </w:rPr>
        <w:t>deskripsi</w:t>
      </w:r>
      <w:r w:rsidR="001D5626" w:rsidRPr="005115BC">
        <w:rPr>
          <w:rFonts w:ascii="Times New Roman" w:hAnsi="Times New Roman" w:cs="Times New Roman"/>
          <w:sz w:val="24"/>
          <w:szCs w:val="24"/>
        </w:rPr>
        <w:t>kan berbagai</w:t>
      </w:r>
      <w:r w:rsidR="00F1551C" w:rsidRPr="005115BC">
        <w:rPr>
          <w:rFonts w:ascii="Times New Roman" w:hAnsi="Times New Roman" w:cs="Times New Roman"/>
          <w:sz w:val="24"/>
          <w:szCs w:val="24"/>
        </w:rPr>
        <w:t xml:space="preserve"> indikator </w:t>
      </w:r>
      <w:r w:rsidR="001D5626" w:rsidRPr="005115BC">
        <w:rPr>
          <w:rFonts w:ascii="Times New Roman" w:hAnsi="Times New Roman" w:cs="Times New Roman"/>
          <w:sz w:val="24"/>
          <w:szCs w:val="24"/>
        </w:rPr>
        <w:t xml:space="preserve">manajemen kepemimpinan untuk mewujudkan </w:t>
      </w:r>
      <w:r w:rsidR="00F1551C" w:rsidRPr="005115BC">
        <w:rPr>
          <w:rFonts w:ascii="Times New Roman" w:hAnsi="Times New Roman" w:cs="Times New Roman"/>
          <w:sz w:val="24"/>
          <w:szCs w:val="24"/>
        </w:rPr>
        <w:t xml:space="preserve">keunggulan </w:t>
      </w:r>
      <w:r w:rsidR="001D5626" w:rsidRPr="005115BC">
        <w:rPr>
          <w:rFonts w:ascii="Times New Roman" w:hAnsi="Times New Roman" w:cs="Times New Roman"/>
          <w:sz w:val="24"/>
          <w:szCs w:val="24"/>
        </w:rPr>
        <w:t xml:space="preserve">kompetitif </w:t>
      </w:r>
      <w:r w:rsidR="00F1551C" w:rsidRPr="005115BC">
        <w:rPr>
          <w:rFonts w:ascii="Times New Roman" w:hAnsi="Times New Roman" w:cs="Times New Roman"/>
          <w:sz w:val="24"/>
          <w:szCs w:val="24"/>
        </w:rPr>
        <w:t>sekolah</w:t>
      </w:r>
      <w:r w:rsidR="001D5626" w:rsidRPr="005115BC">
        <w:rPr>
          <w:rFonts w:ascii="Times New Roman" w:hAnsi="Times New Roman" w:cs="Times New Roman"/>
          <w:sz w:val="24"/>
          <w:szCs w:val="24"/>
        </w:rPr>
        <w:t>.</w:t>
      </w:r>
      <w:r w:rsidR="00F1551C" w:rsidRPr="005115BC">
        <w:rPr>
          <w:rFonts w:ascii="Times New Roman" w:hAnsi="Times New Roman" w:cs="Times New Roman"/>
          <w:sz w:val="24"/>
          <w:szCs w:val="24"/>
        </w:rPr>
        <w:t xml:space="preserve"> </w:t>
      </w:r>
    </w:p>
    <w:p w:rsidR="00301122" w:rsidRPr="005115BC" w:rsidRDefault="005269E3"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lastRenderedPageBreak/>
        <w:t xml:space="preserve">HASIL DAN PEMBAHASAN </w:t>
      </w:r>
    </w:p>
    <w:p w:rsidR="00A97034" w:rsidRPr="005115BC" w:rsidRDefault="00B63485"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Berdasarkan hasil analisis terhadap buku-buku dan jurnal ilmiah yang digunakan dalam penelitian bahwa i</w:t>
      </w:r>
      <w:r w:rsidR="00C617EE" w:rsidRPr="005115BC">
        <w:rPr>
          <w:rFonts w:ascii="Times New Roman" w:hAnsi="Times New Roman" w:cs="Times New Roman"/>
          <w:sz w:val="24"/>
          <w:szCs w:val="24"/>
        </w:rPr>
        <w:t xml:space="preserve">ndikator </w:t>
      </w:r>
      <w:r w:rsidR="00434468" w:rsidRPr="005115BC">
        <w:rPr>
          <w:rFonts w:ascii="Times New Roman" w:hAnsi="Times New Roman" w:cs="Times New Roman"/>
          <w:sz w:val="24"/>
          <w:szCs w:val="24"/>
        </w:rPr>
        <w:t xml:space="preserve">manajemen kepemimpinan </w:t>
      </w:r>
      <w:r w:rsidR="008B1224" w:rsidRPr="005115BC">
        <w:rPr>
          <w:rFonts w:ascii="Times New Roman" w:hAnsi="Times New Roman" w:cs="Times New Roman"/>
          <w:sz w:val="24"/>
          <w:szCs w:val="24"/>
        </w:rPr>
        <w:t xml:space="preserve">untuk </w:t>
      </w:r>
      <w:r w:rsidR="00F23BB0" w:rsidRPr="005115BC">
        <w:rPr>
          <w:rFonts w:ascii="Times New Roman" w:hAnsi="Times New Roman" w:cs="Times New Roman"/>
          <w:sz w:val="24"/>
          <w:szCs w:val="24"/>
        </w:rPr>
        <w:t xml:space="preserve">mewujudkan </w:t>
      </w:r>
      <w:r w:rsidR="00C617EE" w:rsidRPr="005115BC">
        <w:rPr>
          <w:rFonts w:ascii="Times New Roman" w:hAnsi="Times New Roman" w:cs="Times New Roman"/>
          <w:sz w:val="24"/>
          <w:szCs w:val="24"/>
        </w:rPr>
        <w:t>k</w:t>
      </w:r>
      <w:r w:rsidR="003F2291" w:rsidRPr="005115BC">
        <w:rPr>
          <w:rFonts w:ascii="Times New Roman" w:hAnsi="Times New Roman" w:cs="Times New Roman"/>
          <w:sz w:val="24"/>
          <w:szCs w:val="24"/>
        </w:rPr>
        <w:t xml:space="preserve">eunggulan sekolah, </w:t>
      </w:r>
      <w:r w:rsidR="00F23BB0" w:rsidRPr="005115BC">
        <w:rPr>
          <w:rFonts w:ascii="Times New Roman" w:hAnsi="Times New Roman" w:cs="Times New Roman"/>
          <w:sz w:val="24"/>
          <w:szCs w:val="24"/>
        </w:rPr>
        <w:t>mencakup</w:t>
      </w:r>
      <w:r w:rsidR="003F2291" w:rsidRPr="005115BC">
        <w:rPr>
          <w:rFonts w:ascii="Times New Roman" w:hAnsi="Times New Roman" w:cs="Times New Roman"/>
          <w:sz w:val="24"/>
          <w:szCs w:val="24"/>
        </w:rPr>
        <w:t>:</w:t>
      </w:r>
      <w:r w:rsidR="00F23BB0" w:rsidRPr="005115BC">
        <w:rPr>
          <w:rFonts w:ascii="Times New Roman" w:hAnsi="Times New Roman" w:cs="Times New Roman"/>
          <w:sz w:val="24"/>
          <w:szCs w:val="24"/>
        </w:rPr>
        <w:t xml:space="preserve"> </w:t>
      </w:r>
      <w:r w:rsidR="00B07D42" w:rsidRPr="005115BC">
        <w:rPr>
          <w:rFonts w:ascii="Times New Roman" w:hAnsi="Times New Roman" w:cs="Times New Roman"/>
          <w:sz w:val="24"/>
          <w:szCs w:val="24"/>
        </w:rPr>
        <w:t>aspek</w:t>
      </w:r>
      <w:r w:rsidR="00A97034" w:rsidRPr="005115BC">
        <w:rPr>
          <w:rFonts w:ascii="Times New Roman" w:hAnsi="Times New Roman" w:cs="Times New Roman"/>
          <w:sz w:val="24"/>
          <w:szCs w:val="24"/>
        </w:rPr>
        <w:t xml:space="preserve"> organisasi</w:t>
      </w:r>
      <w:r w:rsidR="00F23BB0" w:rsidRPr="005115BC">
        <w:rPr>
          <w:rFonts w:ascii="Times New Roman" w:hAnsi="Times New Roman" w:cs="Times New Roman"/>
          <w:sz w:val="24"/>
          <w:szCs w:val="24"/>
        </w:rPr>
        <w:t xml:space="preserve">, pembelajaran, sumber daya (manusia dan sarana prasarana), dan budaya organisasi. </w:t>
      </w:r>
      <w:r w:rsidR="00C617EE" w:rsidRPr="005115BC">
        <w:rPr>
          <w:rFonts w:ascii="Times New Roman" w:hAnsi="Times New Roman" w:cs="Times New Roman"/>
          <w:sz w:val="24"/>
          <w:szCs w:val="24"/>
        </w:rPr>
        <w:t>Indikator</w:t>
      </w:r>
      <w:r w:rsidR="00DE2BB1" w:rsidRPr="005115BC">
        <w:rPr>
          <w:rFonts w:ascii="Times New Roman" w:hAnsi="Times New Roman" w:cs="Times New Roman"/>
          <w:sz w:val="24"/>
          <w:szCs w:val="24"/>
        </w:rPr>
        <w:t xml:space="preserve"> manajemen</w:t>
      </w:r>
      <w:r w:rsidR="001746DB" w:rsidRPr="005115BC">
        <w:rPr>
          <w:rFonts w:ascii="Times New Roman" w:hAnsi="Times New Roman" w:cs="Times New Roman"/>
          <w:sz w:val="24"/>
          <w:szCs w:val="24"/>
        </w:rPr>
        <w:t xml:space="preserve"> tersebut menjadi penentu bagi </w:t>
      </w:r>
      <w:r w:rsidR="00DE2BB1" w:rsidRPr="005115BC">
        <w:rPr>
          <w:rFonts w:ascii="Times New Roman" w:hAnsi="Times New Roman" w:cs="Times New Roman"/>
          <w:sz w:val="24"/>
          <w:szCs w:val="24"/>
        </w:rPr>
        <w:t xml:space="preserve">keunggulan sekolah. Sehingga manajemen kepemimpinan </w:t>
      </w:r>
      <w:r w:rsidR="005D6255" w:rsidRPr="005115BC">
        <w:rPr>
          <w:rFonts w:ascii="Times New Roman" w:hAnsi="Times New Roman" w:cs="Times New Roman"/>
          <w:sz w:val="24"/>
          <w:szCs w:val="24"/>
        </w:rPr>
        <w:t xml:space="preserve">pendidikan </w:t>
      </w:r>
      <w:r w:rsidR="00DE2BB1" w:rsidRPr="005115BC">
        <w:rPr>
          <w:rFonts w:ascii="Times New Roman" w:hAnsi="Times New Roman" w:cs="Times New Roman"/>
          <w:sz w:val="24"/>
          <w:szCs w:val="24"/>
        </w:rPr>
        <w:t xml:space="preserve">oleh para pemimpin sekolah </w:t>
      </w:r>
      <w:r w:rsidR="001746DB" w:rsidRPr="005115BC">
        <w:rPr>
          <w:rFonts w:ascii="Times New Roman" w:hAnsi="Times New Roman" w:cs="Times New Roman"/>
          <w:sz w:val="24"/>
          <w:szCs w:val="24"/>
        </w:rPr>
        <w:t xml:space="preserve">harus </w:t>
      </w:r>
      <w:r w:rsidR="005D6255" w:rsidRPr="005115BC">
        <w:rPr>
          <w:rFonts w:ascii="Times New Roman" w:hAnsi="Times New Roman" w:cs="Times New Roman"/>
          <w:sz w:val="24"/>
          <w:szCs w:val="24"/>
        </w:rPr>
        <w:t xml:space="preserve">lebih banyak difokuskan pada </w:t>
      </w:r>
      <w:r w:rsidR="00186ACE" w:rsidRPr="005115BC">
        <w:rPr>
          <w:rFonts w:ascii="Times New Roman" w:hAnsi="Times New Roman" w:cs="Times New Roman"/>
          <w:sz w:val="24"/>
          <w:szCs w:val="24"/>
        </w:rPr>
        <w:t>terpenuhinya</w:t>
      </w:r>
      <w:r w:rsidR="001746DB" w:rsidRPr="005115BC">
        <w:rPr>
          <w:rFonts w:ascii="Times New Roman" w:hAnsi="Times New Roman" w:cs="Times New Roman"/>
          <w:sz w:val="24"/>
          <w:szCs w:val="24"/>
        </w:rPr>
        <w:t xml:space="preserve"> </w:t>
      </w:r>
      <w:r w:rsidR="00BF3524" w:rsidRPr="005115BC">
        <w:rPr>
          <w:rFonts w:ascii="Times New Roman" w:hAnsi="Times New Roman" w:cs="Times New Roman"/>
          <w:sz w:val="24"/>
          <w:szCs w:val="24"/>
        </w:rPr>
        <w:t>indikator-indikator tersebut.</w:t>
      </w:r>
      <w:r w:rsidR="00EA66C6" w:rsidRPr="005115BC">
        <w:rPr>
          <w:rFonts w:ascii="Times New Roman" w:hAnsi="Times New Roman" w:cs="Times New Roman"/>
          <w:sz w:val="24"/>
          <w:szCs w:val="24"/>
        </w:rPr>
        <w:t xml:space="preserve"> Adapun hasil analisis mengenai </w:t>
      </w:r>
      <w:r w:rsidR="005D6349" w:rsidRPr="005115BC">
        <w:rPr>
          <w:rFonts w:ascii="Times New Roman" w:hAnsi="Times New Roman" w:cs="Times New Roman"/>
          <w:sz w:val="24"/>
          <w:szCs w:val="24"/>
        </w:rPr>
        <w:t xml:space="preserve">indikator-indikator tersebut dapat dideskripsikan berikut. </w:t>
      </w:r>
    </w:p>
    <w:p w:rsidR="003F2291" w:rsidRPr="0007186C" w:rsidRDefault="003F2291" w:rsidP="00702D25">
      <w:pPr>
        <w:spacing w:after="0" w:line="240" w:lineRule="auto"/>
        <w:ind w:firstLine="567"/>
        <w:jc w:val="both"/>
        <w:rPr>
          <w:rFonts w:ascii="Times New Roman" w:hAnsi="Times New Roman" w:cs="Times New Roman"/>
          <w:sz w:val="12"/>
          <w:szCs w:val="12"/>
        </w:rPr>
      </w:pPr>
    </w:p>
    <w:p w:rsidR="00A97034" w:rsidRPr="005115BC" w:rsidRDefault="00B07D42" w:rsidP="00702D25">
      <w:pPr>
        <w:spacing w:after="0"/>
        <w:jc w:val="both"/>
        <w:rPr>
          <w:rFonts w:ascii="Times New Roman" w:hAnsi="Times New Roman" w:cs="Times New Roman"/>
          <w:b/>
          <w:sz w:val="24"/>
          <w:szCs w:val="24"/>
        </w:rPr>
      </w:pPr>
      <w:r w:rsidRPr="005115BC">
        <w:rPr>
          <w:rFonts w:ascii="Times New Roman" w:hAnsi="Times New Roman" w:cs="Times New Roman"/>
          <w:b/>
          <w:sz w:val="24"/>
          <w:szCs w:val="24"/>
        </w:rPr>
        <w:t>Aspek</w:t>
      </w:r>
      <w:r w:rsidR="00A97034" w:rsidRPr="005115BC">
        <w:rPr>
          <w:rFonts w:ascii="Times New Roman" w:hAnsi="Times New Roman" w:cs="Times New Roman"/>
          <w:b/>
          <w:sz w:val="24"/>
          <w:szCs w:val="24"/>
        </w:rPr>
        <w:t xml:space="preserve"> </w:t>
      </w:r>
      <w:r w:rsidR="005979E9" w:rsidRPr="005115BC">
        <w:rPr>
          <w:rFonts w:ascii="Times New Roman" w:hAnsi="Times New Roman" w:cs="Times New Roman"/>
          <w:b/>
          <w:sz w:val="24"/>
          <w:szCs w:val="24"/>
        </w:rPr>
        <w:t>Organisasi</w:t>
      </w:r>
      <w:r w:rsidR="00A97034" w:rsidRPr="005115BC">
        <w:rPr>
          <w:rFonts w:ascii="Times New Roman" w:hAnsi="Times New Roman" w:cs="Times New Roman"/>
          <w:b/>
          <w:sz w:val="24"/>
          <w:szCs w:val="24"/>
        </w:rPr>
        <w:t xml:space="preserve"> </w:t>
      </w:r>
    </w:p>
    <w:p w:rsidR="004350CB" w:rsidRPr="005115BC" w:rsidRDefault="000D20B9"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Modernisasi </w:t>
      </w:r>
      <w:r w:rsidR="00963FFB" w:rsidRPr="005115BC">
        <w:rPr>
          <w:rFonts w:ascii="Times New Roman" w:hAnsi="Times New Roman" w:cs="Times New Roman"/>
          <w:sz w:val="24"/>
          <w:szCs w:val="24"/>
        </w:rPr>
        <w:t xml:space="preserve">manajemen merupakan aspek </w:t>
      </w:r>
      <w:r w:rsidR="00FF2808" w:rsidRPr="005115BC">
        <w:rPr>
          <w:rFonts w:ascii="Times New Roman" w:hAnsi="Times New Roman" w:cs="Times New Roman"/>
          <w:sz w:val="24"/>
          <w:szCs w:val="24"/>
        </w:rPr>
        <w:t xml:space="preserve">penting yang tidak bisa diabaikan. </w:t>
      </w:r>
      <w:r w:rsidR="00186ACE" w:rsidRPr="005115BC">
        <w:rPr>
          <w:rFonts w:ascii="Times New Roman" w:hAnsi="Times New Roman" w:cs="Times New Roman"/>
          <w:sz w:val="24"/>
          <w:szCs w:val="24"/>
        </w:rPr>
        <w:t xml:space="preserve">Di era sekarang ini, adopsi manajemen organisasi yang modern menjadi hal penting untuk </w:t>
      </w:r>
      <w:r w:rsidR="003851CC" w:rsidRPr="005115BC">
        <w:rPr>
          <w:rFonts w:ascii="Times New Roman" w:hAnsi="Times New Roman" w:cs="Times New Roman"/>
          <w:sz w:val="24"/>
          <w:szCs w:val="24"/>
        </w:rPr>
        <w:t>dilakukan</w:t>
      </w:r>
      <w:r w:rsidR="00186ACE" w:rsidRPr="005115BC">
        <w:rPr>
          <w:rFonts w:ascii="Times New Roman" w:hAnsi="Times New Roman" w:cs="Times New Roman"/>
          <w:sz w:val="24"/>
          <w:szCs w:val="24"/>
        </w:rPr>
        <w:t xml:space="preserve">. </w:t>
      </w:r>
      <w:r w:rsidR="00C617EE" w:rsidRPr="005115BC">
        <w:rPr>
          <w:rFonts w:ascii="Times New Roman" w:hAnsi="Times New Roman" w:cs="Times New Roman"/>
          <w:sz w:val="24"/>
          <w:szCs w:val="24"/>
        </w:rPr>
        <w:t xml:space="preserve">Manajemen tidak bisa dianggap sebagai suatu aspek institusi pendidikan yang jumud dan tidak bisa diubah </w:t>
      </w:r>
      <w:r w:rsidR="00C617EE" w:rsidRPr="005115BC">
        <w:rPr>
          <w:rFonts w:ascii="Times New Roman" w:hAnsi="Times New Roman" w:cs="Times New Roman"/>
          <w:sz w:val="24"/>
          <w:szCs w:val="24"/>
        </w:rPr>
        <w:fldChar w:fldCharType="begin" w:fldLock="1"/>
      </w:r>
      <w:r w:rsidR="00DF4E17" w:rsidRPr="005115BC">
        <w:rPr>
          <w:rFonts w:ascii="Times New Roman" w:hAnsi="Times New Roman" w:cs="Times New Roman"/>
          <w:sz w:val="24"/>
          <w:szCs w:val="24"/>
        </w:rPr>
        <w:instrText>ADDIN CSL_CITATION {"citationItems":[{"id":"ITEM-1","itemData":{"author":[{"dropping-particle":"","family":"Bush","given":"Tony","non-dropping-particle":"","parse-names":false,"suffix":""},{"dropping-particle":"","family":"Coleman","given":"Marianne","non-dropping-particle":"","parse-names":false,"suffix":""}],"edition":"Cet. I","id":"ITEM-1","issued":{"date-parts":[["2012"]]},"publisher":"Jogjakarta: IRCiSoD","publisher-place":"Jogjakarta","title":"Manajemen Mutu Kepemimpinan Pendidikan","type":"book"},"uris":["http://www.mendeley.com/documents/?uuid=9c61ff10-ca6b-40ce-bc1e-4bfa2dd0b106"]}],"mendeley":{"formattedCitation":"(Bush &amp; Coleman, 2012)","plainTextFormattedCitation":"(Bush &amp; Coleman, 2012)","previouslyFormattedCitation":"(Bush &amp; Coleman, 2012)"},"properties":{"noteIndex":0},"schema":"https://github.com/citation-style-language/schema/raw/master/csl-citation.json"}</w:instrText>
      </w:r>
      <w:r w:rsidR="00C617EE" w:rsidRPr="005115BC">
        <w:rPr>
          <w:rFonts w:ascii="Times New Roman" w:hAnsi="Times New Roman" w:cs="Times New Roman"/>
          <w:sz w:val="24"/>
          <w:szCs w:val="24"/>
        </w:rPr>
        <w:fldChar w:fldCharType="separate"/>
      </w:r>
      <w:r w:rsidR="00C617EE" w:rsidRPr="005115BC">
        <w:rPr>
          <w:rFonts w:ascii="Times New Roman" w:hAnsi="Times New Roman" w:cs="Times New Roman"/>
          <w:noProof/>
          <w:sz w:val="24"/>
          <w:szCs w:val="24"/>
        </w:rPr>
        <w:t>(Bush &amp; Coleman, 2012)</w:t>
      </w:r>
      <w:r w:rsidR="00C617EE" w:rsidRPr="005115BC">
        <w:rPr>
          <w:rFonts w:ascii="Times New Roman" w:hAnsi="Times New Roman" w:cs="Times New Roman"/>
          <w:sz w:val="24"/>
          <w:szCs w:val="24"/>
        </w:rPr>
        <w:fldChar w:fldCharType="end"/>
      </w:r>
      <w:r w:rsidR="007F306E" w:rsidRPr="005115BC">
        <w:rPr>
          <w:rFonts w:ascii="Times New Roman" w:hAnsi="Times New Roman" w:cs="Times New Roman"/>
          <w:sz w:val="24"/>
          <w:szCs w:val="24"/>
        </w:rPr>
        <w:t xml:space="preserve">. </w:t>
      </w:r>
      <w:r w:rsidR="00986CF9" w:rsidRPr="005115BC">
        <w:rPr>
          <w:rFonts w:ascii="Times New Roman" w:hAnsi="Times New Roman" w:cs="Times New Roman"/>
          <w:sz w:val="24"/>
          <w:szCs w:val="24"/>
        </w:rPr>
        <w:t xml:space="preserve">Seorang pemimpin organisasi </w:t>
      </w:r>
      <w:r w:rsidR="007F306E" w:rsidRPr="005115BC">
        <w:rPr>
          <w:rFonts w:ascii="Times New Roman" w:hAnsi="Times New Roman" w:cs="Times New Roman"/>
          <w:sz w:val="24"/>
          <w:szCs w:val="24"/>
        </w:rPr>
        <w:t>dapat</w:t>
      </w:r>
      <w:r w:rsidR="00986CF9" w:rsidRPr="005115BC">
        <w:rPr>
          <w:rFonts w:ascii="Times New Roman" w:hAnsi="Times New Roman" w:cs="Times New Roman"/>
          <w:sz w:val="24"/>
          <w:szCs w:val="24"/>
        </w:rPr>
        <w:t xml:space="preserve"> mengembangkan manajemen </w:t>
      </w:r>
      <w:r w:rsidR="007F306E" w:rsidRPr="005115BC">
        <w:rPr>
          <w:rFonts w:ascii="Times New Roman" w:hAnsi="Times New Roman" w:cs="Times New Roman"/>
          <w:sz w:val="24"/>
          <w:szCs w:val="24"/>
        </w:rPr>
        <w:t xml:space="preserve">yang sesuai dengan tuntutan perkembangan. </w:t>
      </w:r>
      <w:r w:rsidR="00070580" w:rsidRPr="005115BC">
        <w:rPr>
          <w:rFonts w:ascii="Times New Roman" w:hAnsi="Times New Roman" w:cs="Times New Roman"/>
          <w:sz w:val="24"/>
          <w:szCs w:val="24"/>
        </w:rPr>
        <w:t xml:space="preserve">Manajemen sekolah perlu diarahkan kepada pengembangan kualitas sekolah secara menyeluruh. </w:t>
      </w:r>
      <w:r w:rsidR="0063381E" w:rsidRPr="005115BC">
        <w:rPr>
          <w:rFonts w:ascii="Times New Roman" w:hAnsi="Times New Roman" w:cs="Times New Roman"/>
          <w:sz w:val="24"/>
          <w:szCs w:val="24"/>
        </w:rPr>
        <w:t xml:space="preserve">Salah satu model manajemen </w:t>
      </w:r>
      <w:r w:rsidR="00B07D42" w:rsidRPr="005115BC">
        <w:rPr>
          <w:rFonts w:ascii="Times New Roman" w:hAnsi="Times New Roman" w:cs="Times New Roman"/>
          <w:sz w:val="24"/>
          <w:szCs w:val="24"/>
        </w:rPr>
        <w:t xml:space="preserve">organisasi </w:t>
      </w:r>
      <w:r w:rsidR="0063381E" w:rsidRPr="005115BC">
        <w:rPr>
          <w:rFonts w:ascii="Times New Roman" w:hAnsi="Times New Roman" w:cs="Times New Roman"/>
          <w:sz w:val="24"/>
          <w:szCs w:val="24"/>
        </w:rPr>
        <w:t>yang dapat dikembangkan adalah manajemen mutu terpadu (</w:t>
      </w:r>
      <w:r w:rsidR="0063381E" w:rsidRPr="005115BC">
        <w:rPr>
          <w:rFonts w:ascii="Times New Roman" w:hAnsi="Times New Roman" w:cs="Times New Roman"/>
          <w:i/>
          <w:sz w:val="24"/>
          <w:szCs w:val="24"/>
        </w:rPr>
        <w:t>total quality management</w:t>
      </w:r>
      <w:r w:rsidR="0063381E" w:rsidRPr="005115BC">
        <w:rPr>
          <w:rFonts w:ascii="Times New Roman" w:hAnsi="Times New Roman" w:cs="Times New Roman"/>
          <w:sz w:val="24"/>
          <w:szCs w:val="24"/>
        </w:rPr>
        <w:t xml:space="preserve">). Menurut </w:t>
      </w:r>
      <w:r w:rsidR="0063381E" w:rsidRPr="005115BC">
        <w:rPr>
          <w:rFonts w:ascii="Times New Roman" w:hAnsi="Times New Roman" w:cs="Times New Roman"/>
          <w:sz w:val="24"/>
          <w:szCs w:val="24"/>
        </w:rPr>
        <w:fldChar w:fldCharType="begin" w:fldLock="1"/>
      </w:r>
      <w:r w:rsidR="004350CB" w:rsidRPr="005115BC">
        <w:rPr>
          <w:rFonts w:ascii="Times New Roman" w:hAnsi="Times New Roman" w:cs="Times New Roman"/>
          <w:sz w:val="24"/>
          <w:szCs w:val="24"/>
        </w:rPr>
        <w:instrText>ADDIN CSL_CITATION {"citationItems":[{"id":"ITEM-1","itemData":{"author":[{"dropping-particle":"","family":"Sallis","given":"Edward","non-dropping-particle":"","parse-names":false,"suffix":""}],"edition":"Cet. Ke- I","id":"ITEM-1","issued":{"date-parts":[["2010"]]},"number-of-pages":"1-281","publisher":"Jogjakarta: IRCiSoD","publisher-place":"Jogjakarta","title":"Total Quality Management In Education: Manajemen Mutu Pendidikan","type":"book"},"uris":["http://www.mendeley.com/documents/?uuid=de8fb7ed-5743-47df-b599-2f3d3cc7eb08"]}],"mendeley":{"formattedCitation":"(Sallis, 2010)","manualFormatting":"Sallis (2010)","plainTextFormattedCitation":"(Sallis, 2010)","previouslyFormattedCitation":"(Sallis, 2010)"},"properties":{"noteIndex":0},"schema":"https://github.com/citation-style-language/schema/raw/master/csl-citation.json"}</w:instrText>
      </w:r>
      <w:r w:rsidR="0063381E" w:rsidRPr="005115BC">
        <w:rPr>
          <w:rFonts w:ascii="Times New Roman" w:hAnsi="Times New Roman" w:cs="Times New Roman"/>
          <w:sz w:val="24"/>
          <w:szCs w:val="24"/>
        </w:rPr>
        <w:fldChar w:fldCharType="separate"/>
      </w:r>
      <w:r w:rsidR="0063381E" w:rsidRPr="005115BC">
        <w:rPr>
          <w:rFonts w:ascii="Times New Roman" w:hAnsi="Times New Roman" w:cs="Times New Roman"/>
          <w:noProof/>
          <w:sz w:val="24"/>
          <w:szCs w:val="24"/>
        </w:rPr>
        <w:t>Sallis (2010)</w:t>
      </w:r>
      <w:r w:rsidR="0063381E" w:rsidRPr="005115BC">
        <w:rPr>
          <w:rFonts w:ascii="Times New Roman" w:hAnsi="Times New Roman" w:cs="Times New Roman"/>
          <w:sz w:val="24"/>
          <w:szCs w:val="24"/>
        </w:rPr>
        <w:fldChar w:fldCharType="end"/>
      </w:r>
      <w:r w:rsidR="0063381E" w:rsidRPr="005115BC">
        <w:rPr>
          <w:rFonts w:ascii="Times New Roman" w:hAnsi="Times New Roman" w:cs="Times New Roman"/>
          <w:sz w:val="24"/>
          <w:szCs w:val="24"/>
        </w:rPr>
        <w:t xml:space="preserve"> manajemen mutu terpadu adalah sebuah filosofi tentang perbaikan secara terus-menerus, yang dapat memberikan seperangkat alat praktis kepada setiap institusi pendidikan dalam memenuhi kebutuhan, keinginan, dan harapan para pelanggannya, saat ini dan untuk masa yang akan datang. </w:t>
      </w:r>
      <w:r w:rsidR="004350CB" w:rsidRPr="005115BC">
        <w:rPr>
          <w:rFonts w:ascii="Times New Roman" w:hAnsi="Times New Roman" w:cs="Times New Roman"/>
          <w:i/>
          <w:sz w:val="24"/>
          <w:szCs w:val="24"/>
        </w:rPr>
        <w:t>Total quality management</w:t>
      </w:r>
      <w:r w:rsidR="004350CB" w:rsidRPr="005115BC">
        <w:rPr>
          <w:rFonts w:ascii="Times New Roman" w:hAnsi="Times New Roman" w:cs="Times New Roman"/>
          <w:sz w:val="24"/>
          <w:szCs w:val="24"/>
        </w:rPr>
        <w:t xml:space="preserve"> tidak hanya untuk mencapai kualitas yang lebih tinggi, tetapi juga mempengaruhi semua segmen dalam proses pendidikan di sekolah, seperti: manajemen organisasi, hubungan interpersonal, material, dan sumber daya manusia </w:t>
      </w:r>
      <w:r w:rsidR="004350CB" w:rsidRPr="005115BC">
        <w:rPr>
          <w:rFonts w:ascii="Times New Roman" w:hAnsi="Times New Roman" w:cs="Times New Roman"/>
          <w:sz w:val="24"/>
          <w:szCs w:val="24"/>
        </w:rPr>
        <w:fldChar w:fldCharType="begin" w:fldLock="1"/>
      </w:r>
      <w:r w:rsidR="004350CB" w:rsidRPr="005115BC">
        <w:rPr>
          <w:rFonts w:ascii="Times New Roman" w:hAnsi="Times New Roman" w:cs="Times New Roman"/>
          <w:sz w:val="24"/>
          <w:szCs w:val="24"/>
        </w:rPr>
        <w:instrText>ADDIN CSL_CITATION {"citationItems":[{"id":"ITEM-1","itemData":{"DOI":"https://doi.org/10.5296/ijld.v10i2.17270","abstract":"Quality of education nowadays is the primary concern for those who are involved and plunge into education. In recent years, TQM has been applied in the world of education to improve the quality of education since it is believed as a practical management philosophy for dynamic improvement, customer satisfaction, and organizational excellence. However, this notion has begun to be developed in the manufacturing sector. Therefore, this study used a qualitative approach through extensive literature to provide a better comprehension of implementing TQM in education. This research is expected to conclude the crucial factors supporting the successful implementation of TQM in education to reach the advantage of its application maximally. This paper also discussed the challenges faced in implementing TQM in education so that schools can take appropriate steps when actively implementing TQM in education. Besides, we explained about the implementation of TQM in Indonesia, particularly in vocational schools.","author":[{"dropping-particle":"","family":"Khurniawan","given":"Arie Wibowo","non-dropping-particle":"","parse-names":false,"suffix":""},{"dropping-particle":"","family":"Sailah","given":"Illah","non-dropping-particle":"","parse-names":false,"suffix":""},{"dropping-particle":"","family":"Muljono","given":"Pudji","non-dropping-particle":"","parse-names":false,"suffix":""},{"dropping-particle":"","family":"Indriyanto","given":"Bambang","non-dropping-particle":"","parse-names":false,"suffix":""},{"dropping-particle":"","family":"Maarif","given":"M. Syamsul","non-dropping-particle":"","parse-names":false,"suffix":""}],"container-title":"International Journal of Learning and Development","id":"ITEM-1","issue":"2","issued":{"date-parts":[["2020"]]},"page":"44-59","title":"An Analysis of Implementing Total Quality Management in Education : Succes and Challenging Factors","type":"article-journal","volume":"10"},"uris":["http://www.mendeley.com/documents/?uuid=4f90f209-980b-409b-a22a-82d76ca7bab8"]}],"mendeley":{"formattedCitation":"(Khurniawan et al., 2020)","plainTextFormattedCitation":"(Khurniawan et al., 2020)","previouslyFormattedCitation":"(Khurniawan et al., 2020)"},"properties":{"noteIndex":0},"schema":"https://github.com/citation-style-language/schema/raw/master/csl-citation.json"}</w:instrText>
      </w:r>
      <w:r w:rsidR="004350CB" w:rsidRPr="005115BC">
        <w:rPr>
          <w:rFonts w:ascii="Times New Roman" w:hAnsi="Times New Roman" w:cs="Times New Roman"/>
          <w:sz w:val="24"/>
          <w:szCs w:val="24"/>
        </w:rPr>
        <w:fldChar w:fldCharType="separate"/>
      </w:r>
      <w:r w:rsidR="004350CB" w:rsidRPr="005115BC">
        <w:rPr>
          <w:rFonts w:ascii="Times New Roman" w:hAnsi="Times New Roman" w:cs="Times New Roman"/>
          <w:noProof/>
          <w:sz w:val="24"/>
          <w:szCs w:val="24"/>
        </w:rPr>
        <w:t>(Khurniawan et al., 2020)</w:t>
      </w:r>
      <w:r w:rsidR="004350CB" w:rsidRPr="005115BC">
        <w:rPr>
          <w:rFonts w:ascii="Times New Roman" w:hAnsi="Times New Roman" w:cs="Times New Roman"/>
          <w:sz w:val="24"/>
          <w:szCs w:val="24"/>
        </w:rPr>
        <w:fldChar w:fldCharType="end"/>
      </w:r>
      <w:r w:rsidR="004350CB" w:rsidRPr="005115BC">
        <w:rPr>
          <w:rFonts w:ascii="Times New Roman" w:hAnsi="Times New Roman" w:cs="Times New Roman"/>
          <w:sz w:val="24"/>
          <w:szCs w:val="24"/>
        </w:rPr>
        <w:t xml:space="preserve">. </w:t>
      </w:r>
      <w:r w:rsidR="004350CB" w:rsidRPr="005115BC">
        <w:rPr>
          <w:rFonts w:ascii="Times New Roman" w:hAnsi="Times New Roman" w:cs="Times New Roman"/>
          <w:i/>
          <w:sz w:val="24"/>
          <w:szCs w:val="24"/>
        </w:rPr>
        <w:t xml:space="preserve">Total quality management </w:t>
      </w:r>
      <w:r w:rsidR="004350CB" w:rsidRPr="005115BC">
        <w:rPr>
          <w:rFonts w:ascii="Times New Roman" w:hAnsi="Times New Roman" w:cs="Times New Roman"/>
          <w:sz w:val="24"/>
          <w:szCs w:val="24"/>
        </w:rPr>
        <w:t xml:space="preserve">dan </w:t>
      </w:r>
      <w:r w:rsidR="004350CB" w:rsidRPr="005115BC">
        <w:rPr>
          <w:rFonts w:ascii="Times New Roman" w:hAnsi="Times New Roman" w:cs="Times New Roman"/>
          <w:i/>
          <w:sz w:val="24"/>
          <w:szCs w:val="24"/>
        </w:rPr>
        <w:t>interpersonal communication</w:t>
      </w:r>
      <w:r w:rsidR="004350CB" w:rsidRPr="005115BC">
        <w:rPr>
          <w:rFonts w:ascii="Times New Roman" w:hAnsi="Times New Roman" w:cs="Times New Roman"/>
          <w:sz w:val="24"/>
          <w:szCs w:val="24"/>
        </w:rPr>
        <w:t xml:space="preserve"> (komunikasi interpersonal) berpengaruh positif dan signifikan terhadap kepuasan siswa, baik secara langsung maupun melalui mediasi kualitas layanan </w:t>
      </w:r>
      <w:r w:rsidR="004350CB" w:rsidRPr="005115BC">
        <w:rPr>
          <w:rFonts w:ascii="Times New Roman" w:hAnsi="Times New Roman" w:cs="Times New Roman"/>
          <w:sz w:val="24"/>
          <w:szCs w:val="24"/>
        </w:rPr>
        <w:fldChar w:fldCharType="begin" w:fldLock="1"/>
      </w:r>
      <w:r w:rsidR="00385170" w:rsidRPr="005115BC">
        <w:rPr>
          <w:rFonts w:ascii="Times New Roman" w:hAnsi="Times New Roman" w:cs="Times New Roman"/>
          <w:sz w:val="24"/>
          <w:szCs w:val="24"/>
        </w:rPr>
        <w:instrText>ADDIN CSL_CITATION {"citationItems":[{"id":"ITEM-1","itemData":{"abstract":"In the education sector, educational institution is required to increase its quality in meeting student satisfaction in order to realize educated human beings who have high qualified life skill. Control system is one of the weaknesses in educational institutions in Indonesia which causes the decrease in student satisfaction with service quality. Therefore, sustainable increase in quality should be emphasized. The objective of the research was to optimize student satisfaction through one of the strategies of focusing on the increase in quality by implementing Total Quality Management (TQM), supported by good Interpersonal Communication (IC) between teachers and students in order to achieve maximum service quality. The samples were 100 Grade XII Senior High School students of Yayasan Pendidikan Islam, Miftahussalam, Medan, taken by using non-probability sampling with purposive sampling technique. Second order Structural Equation model was used as the basic analysis and Partial Least Square with Smart PLS 3.0 method were used for the analysis. The result of the research showed that Total Quality Management and Interpersonal Communication had positive and significant effects on student satisfaction, either directly or through service quality mediation","author":[{"dropping-particle":"","family":"Dewi","given":"Henny Purnama","non-dropping-particle":"","parse-names":false,"suffix":""},{"dropping-particle":"","family":"Prihatin","given":"Lumbanraja","non-dropping-particle":"","parse-names":false,"suffix":""},{"dropping-particle":"","family":"Matondang","given":"Rahim","non-dropping-particle":"","parse-names":false,"suffix":""}],"container-title":"International Journal of Research and Review","id":"ITEM-1","issue":"6","issued":{"date-parts":[["2019"]]},"page":"111-129","title":"Implementation of Total Quality Management and Interpersonal Communication in Achieving Student Satisfaction through Service Quality at Yayasan Pendidikan Islam, Miftahussalam, Medan","type":"article-journal","volume":"2"},"uris":["http://www.mendeley.com/documents/?uuid=07048c8a-daeb-44ad-8bf0-e28f611f4da1"]}],"mendeley":{"formattedCitation":"(Dewi et al., 2019)","plainTextFormattedCitation":"(Dewi et al., 2019)","previouslyFormattedCitation":"(Dewi et al., 2019)"},"properties":{"noteIndex":0},"schema":"https://github.com/citation-style-language/schema/raw/master/csl-citation.json"}</w:instrText>
      </w:r>
      <w:r w:rsidR="004350CB" w:rsidRPr="005115BC">
        <w:rPr>
          <w:rFonts w:ascii="Times New Roman" w:hAnsi="Times New Roman" w:cs="Times New Roman"/>
          <w:sz w:val="24"/>
          <w:szCs w:val="24"/>
        </w:rPr>
        <w:fldChar w:fldCharType="separate"/>
      </w:r>
      <w:r w:rsidR="004350CB" w:rsidRPr="005115BC">
        <w:rPr>
          <w:rFonts w:ascii="Times New Roman" w:hAnsi="Times New Roman" w:cs="Times New Roman"/>
          <w:noProof/>
          <w:sz w:val="24"/>
          <w:szCs w:val="24"/>
        </w:rPr>
        <w:t>(Dewi et al., 2019)</w:t>
      </w:r>
      <w:r w:rsidR="004350CB" w:rsidRPr="005115BC">
        <w:rPr>
          <w:rFonts w:ascii="Times New Roman" w:hAnsi="Times New Roman" w:cs="Times New Roman"/>
          <w:sz w:val="24"/>
          <w:szCs w:val="24"/>
        </w:rPr>
        <w:fldChar w:fldCharType="end"/>
      </w:r>
      <w:r w:rsidR="004350CB" w:rsidRPr="005115BC">
        <w:rPr>
          <w:rFonts w:ascii="Times New Roman" w:hAnsi="Times New Roman" w:cs="Times New Roman"/>
          <w:sz w:val="24"/>
          <w:szCs w:val="24"/>
        </w:rPr>
        <w:t xml:space="preserve">. </w:t>
      </w:r>
    </w:p>
    <w:p w:rsidR="00926DC0" w:rsidRPr="005115BC" w:rsidRDefault="0063381E" w:rsidP="00702D25">
      <w:pPr>
        <w:spacing w:after="0"/>
        <w:ind w:firstLine="547"/>
        <w:jc w:val="both"/>
        <w:rPr>
          <w:rFonts w:ascii="Times New Roman" w:hAnsi="Times New Roman" w:cs="Times New Roman"/>
          <w:sz w:val="24"/>
          <w:szCs w:val="24"/>
          <w:shd w:val="clear" w:color="auto" w:fill="FFFFFF"/>
        </w:rPr>
      </w:pPr>
      <w:r w:rsidRPr="005115BC">
        <w:rPr>
          <w:rFonts w:ascii="Times New Roman" w:hAnsi="Times New Roman" w:cs="Times New Roman"/>
          <w:sz w:val="24"/>
          <w:szCs w:val="24"/>
        </w:rPr>
        <w:t xml:space="preserve">Kemajuan informasi teknologi yang semakin cepat mendorong perubahan tatakelola organisasi dalam segala dimensi, termasuk </w:t>
      </w:r>
      <w:r w:rsidR="00181BC7" w:rsidRPr="005115BC">
        <w:rPr>
          <w:rFonts w:ascii="Times New Roman" w:hAnsi="Times New Roman" w:cs="Times New Roman"/>
          <w:sz w:val="24"/>
          <w:szCs w:val="24"/>
        </w:rPr>
        <w:t xml:space="preserve">dimensi keuangan. Di bidang keuangan, sekolah perlu mengadopsi sistem manajemen </w:t>
      </w:r>
      <w:r w:rsidR="00385170" w:rsidRPr="005115BC">
        <w:rPr>
          <w:rFonts w:ascii="Times New Roman" w:hAnsi="Times New Roman" w:cs="Times New Roman"/>
          <w:sz w:val="24"/>
          <w:szCs w:val="24"/>
        </w:rPr>
        <w:t xml:space="preserve">informasi </w:t>
      </w:r>
      <w:r w:rsidR="008A2530" w:rsidRPr="005115BC">
        <w:rPr>
          <w:rFonts w:ascii="Times New Roman" w:hAnsi="Times New Roman" w:cs="Times New Roman"/>
          <w:sz w:val="24"/>
          <w:szCs w:val="24"/>
        </w:rPr>
        <w:t xml:space="preserve">dan administrasi </w:t>
      </w:r>
      <w:r w:rsidR="00181BC7" w:rsidRPr="005115BC">
        <w:rPr>
          <w:rFonts w:ascii="Times New Roman" w:hAnsi="Times New Roman" w:cs="Times New Roman"/>
          <w:sz w:val="24"/>
          <w:szCs w:val="24"/>
        </w:rPr>
        <w:t xml:space="preserve">keuangan terintegrasi. </w:t>
      </w:r>
      <w:r w:rsidR="00385170" w:rsidRPr="005115BC">
        <w:rPr>
          <w:rFonts w:ascii="Times New Roman" w:hAnsi="Times New Roman" w:cs="Times New Roman"/>
          <w:sz w:val="24"/>
          <w:szCs w:val="24"/>
        </w:rPr>
        <w:t xml:space="preserve">Salah satu model manajemen yang dapat diterapkan adalah sistem manajemen keuangan terpadu. </w:t>
      </w:r>
      <w:r w:rsidR="00385170" w:rsidRPr="005115BC">
        <w:rPr>
          <w:rFonts w:ascii="Times New Roman" w:hAnsi="Times New Roman" w:cs="Times New Roman"/>
          <w:sz w:val="24"/>
          <w:szCs w:val="24"/>
          <w:shd w:val="clear" w:color="auto" w:fill="FFFFFF"/>
        </w:rPr>
        <w:t xml:space="preserve">Pengenalan Sistem Manajemen Keuangan Terpadu (IFMIS) telah menjadi komponen inti dari reformasi keuangan untuk mempromosikan efisiensi, keamanan manajemen data dan pelaporan keuangan yang komprehensif </w:t>
      </w:r>
      <w:r w:rsidR="00385170" w:rsidRPr="005115BC">
        <w:rPr>
          <w:rFonts w:ascii="Times New Roman" w:hAnsi="Times New Roman" w:cs="Times New Roman"/>
          <w:sz w:val="24"/>
          <w:szCs w:val="24"/>
          <w:shd w:val="clear" w:color="auto" w:fill="FFFFFF"/>
        </w:rPr>
        <w:fldChar w:fldCharType="begin" w:fldLock="1"/>
      </w:r>
      <w:r w:rsidR="00385170" w:rsidRPr="005115BC">
        <w:rPr>
          <w:rFonts w:ascii="Times New Roman" w:hAnsi="Times New Roman" w:cs="Times New Roman"/>
          <w:sz w:val="24"/>
          <w:szCs w:val="24"/>
          <w:shd w:val="clear" w:color="auto" w:fill="FFFFFF"/>
        </w:rPr>
        <w:instrText>ADDIN CSL_CITATION {"citationItems":[{"id":"ITEM-1","itemData":{"abstract":"Emerging Information and Communication Technology (ICT) can play an important role in fighting corruption in public finance systems by promoting greater comprehensiveness and transparency of information across government institutions. As a result, the introduction of Integrated Financial Management Systems (IFMIS) has been promoted as a core component – and in many cases a driver- of public financial reforms in many developing countries1. Yet, experience shows that in spite of the considerable amount of resources allocated to such schemes, IFMIS projects tend to stall in developing countries, as they face major challenges of institutional, political, technical and operational nature. Case studies of more successful countries such as Kosovo, the Slovak Republic, Tanzania and Ethiopia indicate that factors supporting successful implementation of IFMIS include a clear commitment of the relevant authorities to financial reform objectives, ICT-readiness, a sound project design, a phased approach to implementation, a project management capability, as well as adequate resources and human resource capacity allocated to the project.","author":[{"dropping-particle":"","family":"Chêne","given":"Marie","non-dropping-particle":"","parse-names":false,"suffix":""}],"container-title":"Anti-Corruption Resources Centre, Transparency International.","id":"ITEM-1","issue":"April","issued":{"date-parts":[["2009"]]},"page":"1-11","title":"The Implementation of Integrated Financial Information Management Systems ( IFMIS )","type":"article-journal"},"uris":["http://www.mendeley.com/documents/?uuid=4aecb0ef-21ad-4fed-9284-aeb949af45e8"]}],"mendeley":{"formattedCitation":"(Chêne, 2009)","plainTextFormattedCitation":"(Chêne, 2009)","previouslyFormattedCitation":"(Chêne, 2009)"},"properties":{"noteIndex":0},"schema":"https://github.com/citation-style-language/schema/raw/master/csl-citation.json"}</w:instrText>
      </w:r>
      <w:r w:rsidR="00385170" w:rsidRPr="005115BC">
        <w:rPr>
          <w:rFonts w:ascii="Times New Roman" w:hAnsi="Times New Roman" w:cs="Times New Roman"/>
          <w:sz w:val="24"/>
          <w:szCs w:val="24"/>
          <w:shd w:val="clear" w:color="auto" w:fill="FFFFFF"/>
        </w:rPr>
        <w:fldChar w:fldCharType="separate"/>
      </w:r>
      <w:r w:rsidR="00385170" w:rsidRPr="005115BC">
        <w:rPr>
          <w:rFonts w:ascii="Times New Roman" w:hAnsi="Times New Roman" w:cs="Times New Roman"/>
          <w:noProof/>
          <w:sz w:val="24"/>
          <w:szCs w:val="24"/>
          <w:shd w:val="clear" w:color="auto" w:fill="FFFFFF"/>
        </w:rPr>
        <w:t>(Chêne, 2009)</w:t>
      </w:r>
      <w:r w:rsidR="00385170" w:rsidRPr="005115BC">
        <w:rPr>
          <w:rFonts w:ascii="Times New Roman" w:hAnsi="Times New Roman" w:cs="Times New Roman"/>
          <w:sz w:val="24"/>
          <w:szCs w:val="24"/>
          <w:shd w:val="clear" w:color="auto" w:fill="FFFFFF"/>
        </w:rPr>
        <w:fldChar w:fldCharType="end"/>
      </w:r>
      <w:r w:rsidR="00385170" w:rsidRPr="005115BC">
        <w:rPr>
          <w:rFonts w:ascii="Times New Roman" w:hAnsi="Times New Roman" w:cs="Times New Roman"/>
          <w:sz w:val="24"/>
          <w:szCs w:val="24"/>
          <w:shd w:val="clear" w:color="auto" w:fill="FFFFFF"/>
        </w:rPr>
        <w:t xml:space="preserve">. EMIS merupakan sekumpulan informasi sekolah yang telah diorganisir sebagai bahan bagi sekolah untuk menyusun perencanaan dan pengambilan keputusan. EMIS adalah sebuah metode manajemen formal dalam penyediaan informasi pendidikan yang akurat dan tepat waktu, sehingga proses pengambilan keputusan, perencanaan, pengembangan proyek, dan fungsi-fungsi manajemen pendidikan lainnya dapat dilaksanakan secara efektif </w:t>
      </w:r>
      <w:r w:rsidR="00385170" w:rsidRPr="005115BC">
        <w:rPr>
          <w:rFonts w:ascii="Times New Roman" w:hAnsi="Times New Roman" w:cs="Times New Roman"/>
          <w:sz w:val="24"/>
          <w:szCs w:val="24"/>
          <w:shd w:val="clear" w:color="auto" w:fill="FFFFFF"/>
        </w:rPr>
        <w:fldChar w:fldCharType="begin" w:fldLock="1"/>
      </w:r>
      <w:r w:rsidR="00422776" w:rsidRPr="005115BC">
        <w:rPr>
          <w:rFonts w:ascii="Times New Roman" w:hAnsi="Times New Roman" w:cs="Times New Roman"/>
          <w:sz w:val="24"/>
          <w:szCs w:val="24"/>
          <w:shd w:val="clear" w:color="auto" w:fill="FFFFFF"/>
        </w:rPr>
        <w:instrText>ADDIN CSL_CITATION {"citationItems":[{"id":"ITEM-1","itemData":{"abstract":"This study aimed to determine the implementation of the Education Management Information System (EMIS) at the Islamic boarding schools of Makassar Ministry of Religion Affairs. This research was a qualitative research. The data collection techniques were conducted by observation, in-depth interviews, and documentation. This research consisted of 4 indicators, namely the human resources component by measuring internal factors consisting of attitude, skill, and knowledge, which the three benchmarks were sufficiently fulfilled. The human resources external factors with the first indicator of work tools had not been maximized.; the second, the supporting work resources included adequate funds and supporting infrastructure; the third was coworkers which were sufficiently well to be implemented.The hardware resources componets were still found to be not fully supportive and adequate. The software resources components, in terms of processes and computer programs that support EMIS, were sufficiently well implemented. Data resources in the implementation of EMIS were seen from 3 sub indicators, namely the data category, the timeliness of data collection, and the rules in the data collection process where the three elements were sufficiently well conducted by the EMIS operators. Supporting factors that support the implementation of EMIS consisted of the first, the role of the leaders by coordinating activities was sufficiently well implemented. Second, understanding of the EMIS program, the operators of the institution were sufficiently understood about EMIS inhibiting factors. The financing component had not been managed properly which had resulted in the existing funds not being used optimally to support the EMIS. Whereas in terms of operator quality, it can be seen from two elements, namely training and disciplinary institutions that were not yet sufficiently supportive, so that there was a need for improvements in education and training for EMIS operators in institutions, as well as in the discipline of institutions in presenting data collection results.","author":[{"dropping-particle":"","family":"Sina","given":"Rasdiana","non-dropping-particle":"","parse-names":false,"suffix":""},{"dropping-particle":"","family":"Fatmawati","given":"","non-dropping-particle":"","parse-names":false,"suffix":""},{"dropping-particle":"","family":"Mahsyar","given":"Abdul","non-dropping-particle":"","parse-names":false,"suffix":""}],"container-title":"JPPM: Journal of Public Policy and Management","id":"ITEM-1","issue":"1","issued":{"date-parts":[["2020"]]},"title":"Penerapan Education Management Information System (EMIS) di Lembaga Pendidikan Keagamaan dan Pondok Pesantren pada Kantor Kementerian Agama Kota Makassar","type":"article-journal","volume":"1"},"uris":["http://www.mendeley.com/documents/?uuid=584d3eca-6025-4017-b19c-637cd8377eed"]}],"mendeley":{"formattedCitation":"(Sina et al., 2020)","plainTextFormattedCitation":"(Sina et al., 2020)","previouslyFormattedCitation":"(Sina et al., 2020)"},"properties":{"noteIndex":0},"schema":"https://github.com/citation-style-language/schema/raw/master/csl-citation.json"}</w:instrText>
      </w:r>
      <w:r w:rsidR="00385170" w:rsidRPr="005115BC">
        <w:rPr>
          <w:rFonts w:ascii="Times New Roman" w:hAnsi="Times New Roman" w:cs="Times New Roman"/>
          <w:sz w:val="24"/>
          <w:szCs w:val="24"/>
          <w:shd w:val="clear" w:color="auto" w:fill="FFFFFF"/>
        </w:rPr>
        <w:fldChar w:fldCharType="separate"/>
      </w:r>
      <w:r w:rsidR="00385170" w:rsidRPr="005115BC">
        <w:rPr>
          <w:rFonts w:ascii="Times New Roman" w:hAnsi="Times New Roman" w:cs="Times New Roman"/>
          <w:noProof/>
          <w:sz w:val="24"/>
          <w:szCs w:val="24"/>
          <w:shd w:val="clear" w:color="auto" w:fill="FFFFFF"/>
        </w:rPr>
        <w:t>(Sina et al., 2020)</w:t>
      </w:r>
      <w:r w:rsidR="00385170" w:rsidRPr="005115BC">
        <w:rPr>
          <w:rFonts w:ascii="Times New Roman" w:hAnsi="Times New Roman" w:cs="Times New Roman"/>
          <w:sz w:val="24"/>
          <w:szCs w:val="24"/>
          <w:shd w:val="clear" w:color="auto" w:fill="FFFFFF"/>
        </w:rPr>
        <w:fldChar w:fldCharType="end"/>
      </w:r>
      <w:r w:rsidR="00385170" w:rsidRPr="005115BC">
        <w:rPr>
          <w:rFonts w:ascii="Times New Roman" w:hAnsi="Times New Roman" w:cs="Times New Roman"/>
          <w:sz w:val="24"/>
          <w:szCs w:val="24"/>
          <w:shd w:val="clear" w:color="auto" w:fill="FFFFFF"/>
        </w:rPr>
        <w:t xml:space="preserve">. </w:t>
      </w:r>
      <w:r w:rsidR="00422776" w:rsidRPr="005115BC">
        <w:rPr>
          <w:rFonts w:ascii="Times New Roman" w:hAnsi="Times New Roman" w:cs="Times New Roman"/>
          <w:sz w:val="24"/>
          <w:szCs w:val="24"/>
          <w:shd w:val="clear" w:color="auto" w:fill="FFFFFF"/>
        </w:rPr>
        <w:t xml:space="preserve">Di era sekarang, salah satu alternatif manajemen keuangan sekolah terutama di era </w:t>
      </w:r>
      <w:r w:rsidR="00422776" w:rsidRPr="005115BC">
        <w:rPr>
          <w:rFonts w:ascii="Times New Roman" w:hAnsi="Times New Roman" w:cs="Times New Roman"/>
          <w:sz w:val="24"/>
          <w:szCs w:val="24"/>
          <w:shd w:val="clear" w:color="auto" w:fill="FFFFFF"/>
        </w:rPr>
        <w:lastRenderedPageBreak/>
        <w:t xml:space="preserve">sekarang ini adalah pengembangan sistem manajemen keuangan sekolah berbasis website untuk mendukung pengelolaan administrasi keuangan sekolah terutama di masa pandemi Covid-19, guna mendukung kebijakan pemerintah dalam upaya digitalisasi layanan administrasi dan keuangan di sekolah </w:t>
      </w:r>
      <w:r w:rsidR="00422776" w:rsidRPr="005115BC">
        <w:rPr>
          <w:rFonts w:ascii="Times New Roman" w:hAnsi="Times New Roman" w:cs="Times New Roman"/>
          <w:sz w:val="24"/>
          <w:szCs w:val="24"/>
          <w:shd w:val="clear" w:color="auto" w:fill="FFFFFF"/>
        </w:rPr>
        <w:fldChar w:fldCharType="begin" w:fldLock="1"/>
      </w:r>
      <w:r w:rsidR="00FD0834" w:rsidRPr="005115BC">
        <w:rPr>
          <w:rFonts w:ascii="Times New Roman" w:hAnsi="Times New Roman" w:cs="Times New Roman"/>
          <w:sz w:val="24"/>
          <w:szCs w:val="24"/>
          <w:shd w:val="clear" w:color="auto" w:fill="FFFFFF"/>
        </w:rPr>
        <w:instrText>ADDIN CSL_CITATION {"citationItems":[{"id":"ITEM-1","itemData":{"abstract":"The development of technology and information these has gone rapidly and significantly. This development offers abundant benefits for human being to complete their responsibilities and tasks. In the current 21st century, the development will continue to progress and it seems unstoppable until several years ahead. This research and development aims at producing a website-based school financial administrative system. The system developed was validated by a media expert and was trialed to the users. In addition, it also examined the effectiveness of website-based school financial administrative system to support the tasks of school staffs in managing school financial matter during current Covid-19 pandemic. This research employed a research and development model suggested by Borg and Gall which was modified into seven stages as follows: (1) Initial observation and collecting information; (2) planning stage; (3) initial development of system; (4) validation and product trial; (5) revising; (6) field trial; (7) finalizing product. The data were collected through questionnaire to school principal, school treasurer, and parents. The data obtained were analyzed by calculating the average score and it were categorized based on the validity degree. The results of validation and field trial confirm that the system developed is feasible and proper to be used by school to support the management of school financial administration during Covid-19 pandemic. This was able to facilitate school financial services during the Covid-19 pandemic where the PSBB (Large-Scale Social Restriction) policy was being implemented. In addition, this research and development also supports government policies in efforts to digitize administrative and financial services in school.","author":[{"dropping-particle":"","family":"Winarno","given":"Agung","non-dropping-particle":"","parse-names":false,"suffix":""},{"dropping-particle":"","family":"Agustina","given":"Yuli","non-dropping-particle":"","parse-names":false,"suffix":""},{"dropping-particle":"","family":"Vinola","given":"Ria","non-dropping-particle":"","parse-names":false,"suffix":""}],"container-title":"International Journal of Business, Economics and Law","id":"ITEM-1","issue":"1","issued":{"date-parts":[["2020"]]},"page":"167-172","title":"Developing website-based school financial administrative management system during covid-19 pandemic","type":"article-journal","volume":"22"},"uris":["http://www.mendeley.com/documents/?uuid=a89580f3-6f91-4377-97a0-cd5982076e5d"]}],"mendeley":{"formattedCitation":"(Winarno et al., 2020)","plainTextFormattedCitation":"(Winarno et al., 2020)","previouslyFormattedCitation":"(Winarno et al., 2020)"},"properties":{"noteIndex":0},"schema":"https://github.com/citation-style-language/schema/raw/master/csl-citation.json"}</w:instrText>
      </w:r>
      <w:r w:rsidR="00422776" w:rsidRPr="005115BC">
        <w:rPr>
          <w:rFonts w:ascii="Times New Roman" w:hAnsi="Times New Roman" w:cs="Times New Roman"/>
          <w:sz w:val="24"/>
          <w:szCs w:val="24"/>
          <w:shd w:val="clear" w:color="auto" w:fill="FFFFFF"/>
        </w:rPr>
        <w:fldChar w:fldCharType="separate"/>
      </w:r>
      <w:r w:rsidR="00422776" w:rsidRPr="005115BC">
        <w:rPr>
          <w:rFonts w:ascii="Times New Roman" w:hAnsi="Times New Roman" w:cs="Times New Roman"/>
          <w:noProof/>
          <w:sz w:val="24"/>
          <w:szCs w:val="24"/>
          <w:shd w:val="clear" w:color="auto" w:fill="FFFFFF"/>
        </w:rPr>
        <w:t>(Winarno et al., 2020)</w:t>
      </w:r>
      <w:r w:rsidR="00422776" w:rsidRPr="005115BC">
        <w:rPr>
          <w:rFonts w:ascii="Times New Roman" w:hAnsi="Times New Roman" w:cs="Times New Roman"/>
          <w:sz w:val="24"/>
          <w:szCs w:val="24"/>
          <w:shd w:val="clear" w:color="auto" w:fill="FFFFFF"/>
        </w:rPr>
        <w:fldChar w:fldCharType="end"/>
      </w:r>
      <w:r w:rsidR="00422776" w:rsidRPr="005115BC">
        <w:rPr>
          <w:rFonts w:ascii="Times New Roman" w:hAnsi="Times New Roman" w:cs="Times New Roman"/>
          <w:sz w:val="24"/>
          <w:szCs w:val="24"/>
          <w:shd w:val="clear" w:color="auto" w:fill="FFFFFF"/>
        </w:rPr>
        <w:t>.</w:t>
      </w:r>
      <w:r w:rsidR="00926DC0" w:rsidRPr="005115BC">
        <w:rPr>
          <w:rFonts w:ascii="Times New Roman" w:hAnsi="Times New Roman" w:cs="Times New Roman"/>
          <w:sz w:val="24"/>
          <w:szCs w:val="24"/>
          <w:shd w:val="clear" w:color="auto" w:fill="FFFFFF"/>
        </w:rPr>
        <w:t xml:space="preserve"> Penerapan sistem infomasi manajemen berpengaruh secara signifikan terhadap kualitas proses pengambilan keputusan yang dilakukan oleh kepala sekolah </w:t>
      </w:r>
      <w:r w:rsidR="00926DC0" w:rsidRPr="005115BC">
        <w:rPr>
          <w:rFonts w:ascii="Times New Roman" w:hAnsi="Times New Roman" w:cs="Times New Roman"/>
          <w:sz w:val="24"/>
          <w:szCs w:val="24"/>
          <w:shd w:val="clear" w:color="auto" w:fill="FFFFFF"/>
        </w:rPr>
        <w:fldChar w:fldCharType="begin" w:fldLock="1"/>
      </w:r>
      <w:r w:rsidR="00B759BB" w:rsidRPr="005115BC">
        <w:rPr>
          <w:rFonts w:ascii="Times New Roman" w:hAnsi="Times New Roman" w:cs="Times New Roman"/>
          <w:sz w:val="24"/>
          <w:szCs w:val="24"/>
          <w:shd w:val="clear" w:color="auto" w:fill="FFFFFF"/>
        </w:rPr>
        <w:instrText>ADDIN CSL_CITATION {"citationItems":[{"id":"ITEM-1","itemData":{"DOI":"10.21831/cp.v40i1.31268","abstract":"A decision-making process in an organization is more effective if it is supported by reliable and valid information systems. Management Information System (MIS) and Decision Support System (DSS) are two systems commonly used by organizational leaders to collect information for making the Quality of Decision (QD). This study aimed to empirically investigate MIS influences on vocational high school principals’ QD. Besides, this study examined the moderation effect of the DSS on the decision-making processes. This quantitative research employed the survey method and purposive sampling technique. As many as 60 vocational high school principals and vice-principals in Yogyakarta, Indonesia were the participants of this study. They filled in questionnaires consisting of 19 items that were developed using the Likert scale. The quantitative data obtained were analyzed using Structural Equation Modeling. The research findings show that MIS has a significant effect on the quality of the decision-making process by vocational high school principals. However, for improving the decision quality, the model must be assisted by DSS as the moderator variable. MIS carries information required for principals while DSS provides data, model, and analysis instruments used for special cases in vocational high schools.","author":[{"dropping-particle":"","family":"Supriadi","given":"Didi","non-dropping-particle":"","parse-names":false,"suffix":""},{"dropping-particle":"","family":"Usman","given":"Husaini","non-dropping-particle":"","parse-names":false,"suffix":""},{"dropping-particle":"","family":"Jabar","given":"Cepi Safruddin Abd","non-dropping-particle":"","parse-names":false,"suffix":""}],"container-title":"Cakrawala Pendidikan","id":"ITEM-1","issue":"1","issued":{"date-parts":[["2021"]]},"page":"43-55","title":"The Moderation Effect of Information Systems on Vocational High School Principal Decision-Making Model","type":"article-journal","volume":"40"},"uris":["http://www.mendeley.com/documents/?uuid=2531b9da-3ddb-411d-a705-c1106eed8dc7"]}],"mendeley":{"formattedCitation":"(Supriadi et al., 2021)","plainTextFormattedCitation":"(Supriadi et al., 2021)","previouslyFormattedCitation":"(Supriadi et al., 2021)"},"properties":{"noteIndex":0},"schema":"https://github.com/citation-style-language/schema/raw/master/csl-citation.json"}</w:instrText>
      </w:r>
      <w:r w:rsidR="00926DC0" w:rsidRPr="005115BC">
        <w:rPr>
          <w:rFonts w:ascii="Times New Roman" w:hAnsi="Times New Roman" w:cs="Times New Roman"/>
          <w:sz w:val="24"/>
          <w:szCs w:val="24"/>
          <w:shd w:val="clear" w:color="auto" w:fill="FFFFFF"/>
        </w:rPr>
        <w:fldChar w:fldCharType="separate"/>
      </w:r>
      <w:r w:rsidR="00926DC0" w:rsidRPr="005115BC">
        <w:rPr>
          <w:rFonts w:ascii="Times New Roman" w:hAnsi="Times New Roman" w:cs="Times New Roman"/>
          <w:noProof/>
          <w:sz w:val="24"/>
          <w:szCs w:val="24"/>
          <w:shd w:val="clear" w:color="auto" w:fill="FFFFFF"/>
        </w:rPr>
        <w:t>(Supriadi et al., 2021)</w:t>
      </w:r>
      <w:r w:rsidR="00926DC0" w:rsidRPr="005115BC">
        <w:rPr>
          <w:rFonts w:ascii="Times New Roman" w:hAnsi="Times New Roman" w:cs="Times New Roman"/>
          <w:sz w:val="24"/>
          <w:szCs w:val="24"/>
          <w:shd w:val="clear" w:color="auto" w:fill="FFFFFF"/>
        </w:rPr>
        <w:fldChar w:fldCharType="end"/>
      </w:r>
      <w:r w:rsidR="00926DC0" w:rsidRPr="005115BC">
        <w:rPr>
          <w:rFonts w:ascii="Times New Roman" w:hAnsi="Times New Roman" w:cs="Times New Roman"/>
          <w:sz w:val="24"/>
          <w:szCs w:val="24"/>
          <w:shd w:val="clear" w:color="auto" w:fill="FFFFFF"/>
        </w:rPr>
        <w:t xml:space="preserve">. </w:t>
      </w:r>
    </w:p>
    <w:p w:rsidR="00B95AC9" w:rsidRPr="0007186C" w:rsidRDefault="00B95AC9" w:rsidP="00702D25">
      <w:pPr>
        <w:spacing w:after="0"/>
        <w:ind w:firstLine="547"/>
        <w:jc w:val="both"/>
        <w:rPr>
          <w:rFonts w:ascii="Times New Roman" w:hAnsi="Times New Roman" w:cs="Times New Roman"/>
          <w:sz w:val="12"/>
          <w:szCs w:val="12"/>
          <w:shd w:val="clear" w:color="auto" w:fill="FFFFFF"/>
        </w:rPr>
      </w:pPr>
    </w:p>
    <w:p w:rsidR="00B95AC9" w:rsidRPr="005115BC" w:rsidRDefault="00B95AC9" w:rsidP="00702D25">
      <w:pPr>
        <w:spacing w:after="0"/>
        <w:jc w:val="both"/>
        <w:rPr>
          <w:rFonts w:ascii="Times New Roman" w:hAnsi="Times New Roman" w:cs="Times New Roman"/>
          <w:b/>
          <w:sz w:val="24"/>
          <w:szCs w:val="24"/>
          <w:shd w:val="clear" w:color="auto" w:fill="FFFFFF"/>
        </w:rPr>
      </w:pPr>
      <w:r w:rsidRPr="005115BC">
        <w:rPr>
          <w:rFonts w:ascii="Times New Roman" w:hAnsi="Times New Roman" w:cs="Times New Roman"/>
          <w:b/>
          <w:sz w:val="24"/>
          <w:szCs w:val="24"/>
          <w:shd w:val="clear" w:color="auto" w:fill="FFFFFF"/>
        </w:rPr>
        <w:t xml:space="preserve">Aspek Pembelajaran </w:t>
      </w:r>
    </w:p>
    <w:p w:rsidR="00ED5E36" w:rsidRPr="005115BC" w:rsidRDefault="002D6BF9"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Kualitas proses </w:t>
      </w:r>
      <w:r w:rsidR="008B4E5B" w:rsidRPr="005115BC">
        <w:rPr>
          <w:rFonts w:ascii="Times New Roman" w:hAnsi="Times New Roman" w:cs="Times New Roman"/>
          <w:sz w:val="24"/>
          <w:szCs w:val="24"/>
        </w:rPr>
        <w:t xml:space="preserve">pembelajaran menjadi salah satu indikator yang menentukan keunggulan sekolah. Digitalisasi kegiatan pembelajaran menjadi ukuran bahwa sekolah memiliki keunggulan untuk bersaing. </w:t>
      </w:r>
      <w:r w:rsidR="00382EF9" w:rsidRPr="005115BC">
        <w:rPr>
          <w:rFonts w:ascii="Times New Roman" w:hAnsi="Times New Roman" w:cs="Times New Roman"/>
          <w:sz w:val="24"/>
          <w:szCs w:val="24"/>
        </w:rPr>
        <w:t xml:space="preserve">Teknologi telah merevolusi dunia pendidikan, penerapan teknologi di sekolah tidak dapat diabaikan, fakta menunjukkan, dengan munculnya komputer dalam pendidikan, menjadi lebih mudah bagi guru untuk memberikan pengetahuan dan bagi siswa untuk memperolehnya, sehingga penggunaan teknologi telah membuat proses belajar mengajar menjadi lebih menyenangkan </w:t>
      </w:r>
      <w:r w:rsidR="00382EF9" w:rsidRPr="005115BC">
        <w:rPr>
          <w:rFonts w:ascii="Times New Roman" w:hAnsi="Times New Roman" w:cs="Times New Roman"/>
          <w:sz w:val="24"/>
          <w:szCs w:val="24"/>
        </w:rPr>
        <w:fldChar w:fldCharType="begin" w:fldLock="1"/>
      </w:r>
      <w:r w:rsidR="0032672B" w:rsidRPr="005115BC">
        <w:rPr>
          <w:rFonts w:ascii="Times New Roman" w:hAnsi="Times New Roman" w:cs="Times New Roman"/>
          <w:sz w:val="24"/>
          <w:szCs w:val="24"/>
        </w:rPr>
        <w:instrText>ADDIN CSL_CITATION {"citationItems":[{"id":"ITEM-1","itemData":{"DOI":"10.21839/jaar.2018.v3is1.165","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author":[{"dropping-particle":"","family":"Raja","given":"R.","non-dropping-particle":"","parse-names":false,"suffix":""},{"dropping-particle":"","family":"Nagasubramani","given":"P. C.","non-dropping-particle":"","parse-names":false,"suffix":""}],"container-title":"Journal of Applied and Advanced Research","id":"ITEM-1","issue":"1","issued":{"date-parts":[["2018"]]},"page":"33-35","title":"Impact of modern technology in education","type":"article-journal","volume":"3"},"uris":["http://www.mendeley.com/documents/?uuid=521936f4-f5dc-495f-a87d-de352726f19e"]}],"mendeley":{"formattedCitation":"(Raja &amp; Nagasubramani, 2018)","plainTextFormattedCitation":"(Raja &amp; Nagasubramani, 2018)","previouslyFormattedCitation":"(Raja &amp; Nagasubramani, 2018)"},"properties":{"noteIndex":0},"schema":"https://github.com/citation-style-language/schema/raw/master/csl-citation.json"}</w:instrText>
      </w:r>
      <w:r w:rsidR="00382EF9" w:rsidRPr="005115BC">
        <w:rPr>
          <w:rFonts w:ascii="Times New Roman" w:hAnsi="Times New Roman" w:cs="Times New Roman"/>
          <w:sz w:val="24"/>
          <w:szCs w:val="24"/>
        </w:rPr>
        <w:fldChar w:fldCharType="separate"/>
      </w:r>
      <w:r w:rsidR="00382EF9" w:rsidRPr="005115BC">
        <w:rPr>
          <w:rFonts w:ascii="Times New Roman" w:hAnsi="Times New Roman" w:cs="Times New Roman"/>
          <w:noProof/>
          <w:sz w:val="24"/>
          <w:szCs w:val="24"/>
        </w:rPr>
        <w:t>(Raja &amp; Nagasubramani, 2018)</w:t>
      </w:r>
      <w:r w:rsidR="00382EF9" w:rsidRPr="005115BC">
        <w:rPr>
          <w:rFonts w:ascii="Times New Roman" w:hAnsi="Times New Roman" w:cs="Times New Roman"/>
          <w:sz w:val="24"/>
          <w:szCs w:val="24"/>
        </w:rPr>
        <w:fldChar w:fldCharType="end"/>
      </w:r>
      <w:r w:rsidR="00382EF9" w:rsidRPr="005115BC">
        <w:rPr>
          <w:rFonts w:ascii="Times New Roman" w:hAnsi="Times New Roman" w:cs="Times New Roman"/>
          <w:sz w:val="24"/>
          <w:szCs w:val="24"/>
        </w:rPr>
        <w:t xml:space="preserve">. </w:t>
      </w:r>
      <w:r w:rsidR="00B95AC9" w:rsidRPr="005115BC">
        <w:rPr>
          <w:rFonts w:ascii="Times New Roman" w:hAnsi="Times New Roman" w:cs="Times New Roman"/>
          <w:sz w:val="24"/>
          <w:szCs w:val="24"/>
        </w:rPr>
        <w:t>D</w:t>
      </w:r>
      <w:r w:rsidR="00B95AC9" w:rsidRPr="005115BC">
        <w:rPr>
          <w:rFonts w:ascii="Times New Roman" w:hAnsi="Times New Roman" w:cs="Times New Roman"/>
          <w:sz w:val="24"/>
          <w:szCs w:val="24"/>
          <w:shd w:val="clear" w:color="auto" w:fill="FFFFFF"/>
        </w:rPr>
        <w:t xml:space="preserve">igitalisasi bidang pendidikan </w:t>
      </w:r>
      <w:r w:rsidR="00B95AC9" w:rsidRPr="005115BC">
        <w:rPr>
          <w:rFonts w:ascii="Times New Roman" w:hAnsi="Times New Roman" w:cs="Times New Roman"/>
          <w:sz w:val="24"/>
          <w:szCs w:val="24"/>
        </w:rPr>
        <w:t xml:space="preserve">dapat dilaksanakan pada tataran: administrasi, belajar-mengajar, evaluasi, penelitian, dan pengembangan sekolah </w:t>
      </w:r>
      <w:r w:rsidR="00B95AC9" w:rsidRPr="005115BC">
        <w:rPr>
          <w:rFonts w:ascii="Times New Roman" w:hAnsi="Times New Roman" w:cs="Times New Roman"/>
          <w:sz w:val="24"/>
          <w:szCs w:val="24"/>
        </w:rPr>
        <w:fldChar w:fldCharType="begin" w:fldLock="1"/>
      </w:r>
      <w:r w:rsidR="00B95AC9" w:rsidRPr="005115BC">
        <w:rPr>
          <w:rFonts w:ascii="Times New Roman" w:hAnsi="Times New Roman" w:cs="Times New Roman"/>
          <w:sz w:val="24"/>
          <w:szCs w:val="24"/>
        </w:rPr>
        <w:instrText>ADDIN CSL_CITATION {"citationItems":[{"id":"ITEM-1","itemData":{"DOI":"10.25019/mdke/7.3.06","ISSN":"2286-2668","abstract":"Due to the accelerated pace with which developments in information and communications technology are taking place, digital society and the digital economy have become real and, in turn, are generating specific challenges. In this environment, digital skills and competencies are essential in order to achieve professional success and the personal development of any individual. Through this paper, we aim to bring to light the basic concepts in the field of digital technology and at the same time, the topical implications on the educational processes. The main objective of the paper is to reflect the impact of digitalization on the education sector both in the European context and in Romania. The importance of the topic under consideration can be justified with many arguments, but we will mainly appeal to the need to meet the objectives proposed by the 2020 Strategy in the field of education, research and development at European level and in Romania. Considering the previous premises, in the paper, we will present information about the concepts of digitalization and digitization and the implications in the field of education. The realization of this paper is based on the study of the specialized literature, of the official documents published by the European Commission offices and of the statistics issued by the specialized bodies.","author":[{"dropping-particle":"","family":"Bejinaru","given":"Ruxandra","non-dropping-particle":"","parse-names":false,"suffix":""}],"container-title":"Management Dynamics in the Knowledge Economy","id":"ITEM-1","issue":"3","issued":{"date-parts":[["2013"]]},"page":"367-380","title":"Impact of Digitalization on Education in the Knowledge Economy","type":"article-journal","volume":"7"},"uris":["http://www.mendeley.com/documents/?uuid=8d112e14-451d-4e5f-b523-0b7aeff42423"]}],"mendeley":{"formattedCitation":"(Bejinaru, 2013)","plainTextFormattedCitation":"(Bejinaru, 2013)","previouslyFormattedCitation":"(Bejinaru, 2013)"},"properties":{"noteIndex":0},"schema":"https://github.com/citation-style-language/schema/raw/master/csl-citation.json"}</w:instrText>
      </w:r>
      <w:r w:rsidR="00B95AC9" w:rsidRPr="005115BC">
        <w:rPr>
          <w:rFonts w:ascii="Times New Roman" w:hAnsi="Times New Roman" w:cs="Times New Roman"/>
          <w:sz w:val="24"/>
          <w:szCs w:val="24"/>
        </w:rPr>
        <w:fldChar w:fldCharType="separate"/>
      </w:r>
      <w:r w:rsidR="00B95AC9" w:rsidRPr="005115BC">
        <w:rPr>
          <w:rFonts w:ascii="Times New Roman" w:hAnsi="Times New Roman" w:cs="Times New Roman"/>
          <w:noProof/>
          <w:sz w:val="24"/>
          <w:szCs w:val="24"/>
        </w:rPr>
        <w:t>(Bejinaru, 2013)</w:t>
      </w:r>
      <w:r w:rsidR="00B95AC9" w:rsidRPr="005115BC">
        <w:rPr>
          <w:rFonts w:ascii="Times New Roman" w:hAnsi="Times New Roman" w:cs="Times New Roman"/>
          <w:sz w:val="24"/>
          <w:szCs w:val="24"/>
        </w:rPr>
        <w:fldChar w:fldCharType="end"/>
      </w:r>
      <w:r w:rsidR="00B95AC9" w:rsidRPr="005115BC">
        <w:rPr>
          <w:rFonts w:ascii="Times New Roman" w:hAnsi="Times New Roman" w:cs="Times New Roman"/>
          <w:sz w:val="24"/>
          <w:szCs w:val="24"/>
        </w:rPr>
        <w:t xml:space="preserve">. </w:t>
      </w:r>
    </w:p>
    <w:p w:rsidR="006E263C" w:rsidRPr="005115BC" w:rsidRDefault="005E1E33"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Pelaksanaan kegiatan belajar mengajar di sekolah dapat memaksimalkan penggunaan teknologi sebagai instrumen untuk mewujudkan kualitas pembelajaran. Dengan adanya kemajuan </w:t>
      </w:r>
      <w:r w:rsidR="00551A0D" w:rsidRPr="005115BC">
        <w:rPr>
          <w:rFonts w:ascii="Times New Roman" w:hAnsi="Times New Roman" w:cs="Times New Roman"/>
          <w:sz w:val="24"/>
          <w:szCs w:val="24"/>
        </w:rPr>
        <w:t xml:space="preserve">informasi dan teknologi </w:t>
      </w:r>
      <w:r w:rsidRPr="005115BC">
        <w:rPr>
          <w:rFonts w:ascii="Times New Roman" w:hAnsi="Times New Roman" w:cs="Times New Roman"/>
          <w:sz w:val="24"/>
          <w:szCs w:val="24"/>
        </w:rPr>
        <w:t xml:space="preserve">seperti </w:t>
      </w:r>
      <w:r w:rsidR="00551A0D" w:rsidRPr="005115BC">
        <w:rPr>
          <w:rFonts w:ascii="Times New Roman" w:hAnsi="Times New Roman" w:cs="Times New Roman"/>
          <w:sz w:val="24"/>
          <w:szCs w:val="24"/>
        </w:rPr>
        <w:t>sekarang ini, semua aktivitas pembelajaran</w:t>
      </w:r>
      <w:r w:rsidR="00FD0834" w:rsidRPr="005115BC">
        <w:rPr>
          <w:rFonts w:ascii="Times New Roman" w:hAnsi="Times New Roman" w:cs="Times New Roman"/>
          <w:sz w:val="24"/>
          <w:szCs w:val="24"/>
        </w:rPr>
        <w:t xml:space="preserve"> </w:t>
      </w:r>
      <w:r w:rsidRPr="005115BC">
        <w:rPr>
          <w:rFonts w:ascii="Times New Roman" w:hAnsi="Times New Roman" w:cs="Times New Roman"/>
          <w:sz w:val="24"/>
          <w:szCs w:val="24"/>
        </w:rPr>
        <w:t>diarahkan pada</w:t>
      </w:r>
      <w:r w:rsidR="00FD0834" w:rsidRPr="005115BC">
        <w:rPr>
          <w:rFonts w:ascii="Times New Roman" w:hAnsi="Times New Roman" w:cs="Times New Roman"/>
          <w:sz w:val="24"/>
          <w:szCs w:val="24"/>
        </w:rPr>
        <w:t xml:space="preserve"> penggunaan </w:t>
      </w:r>
      <w:r w:rsidR="00551A0D" w:rsidRPr="005115BC">
        <w:rPr>
          <w:rFonts w:ascii="Times New Roman" w:hAnsi="Times New Roman" w:cs="Times New Roman"/>
          <w:sz w:val="24"/>
          <w:szCs w:val="24"/>
        </w:rPr>
        <w:t>teknologi</w:t>
      </w:r>
      <w:r w:rsidR="00FD0834" w:rsidRPr="005115BC">
        <w:rPr>
          <w:rFonts w:ascii="Times New Roman" w:hAnsi="Times New Roman" w:cs="Times New Roman"/>
          <w:sz w:val="24"/>
          <w:szCs w:val="24"/>
        </w:rPr>
        <w:t xml:space="preserve"> dengan model pembelajaran online (</w:t>
      </w:r>
      <w:r w:rsidR="00FD0834" w:rsidRPr="005115BC">
        <w:rPr>
          <w:rFonts w:ascii="Times New Roman" w:hAnsi="Times New Roman" w:cs="Times New Roman"/>
          <w:i/>
          <w:sz w:val="24"/>
          <w:szCs w:val="24"/>
        </w:rPr>
        <w:t>e-learning</w:t>
      </w:r>
      <w:r w:rsidR="00FD0834" w:rsidRPr="005115BC">
        <w:rPr>
          <w:rFonts w:ascii="Times New Roman" w:hAnsi="Times New Roman" w:cs="Times New Roman"/>
          <w:sz w:val="24"/>
          <w:szCs w:val="24"/>
        </w:rPr>
        <w:t>)</w:t>
      </w:r>
      <w:r w:rsidR="00551A0D" w:rsidRPr="005115BC">
        <w:rPr>
          <w:rFonts w:ascii="Times New Roman" w:hAnsi="Times New Roman" w:cs="Times New Roman"/>
          <w:sz w:val="24"/>
          <w:szCs w:val="24"/>
        </w:rPr>
        <w:t xml:space="preserve">. </w:t>
      </w:r>
      <w:r w:rsidR="00B759BB" w:rsidRPr="005115BC">
        <w:rPr>
          <w:rFonts w:ascii="Times New Roman" w:hAnsi="Times New Roman" w:cs="Times New Roman"/>
          <w:sz w:val="24"/>
          <w:szCs w:val="24"/>
        </w:rPr>
        <w:t xml:space="preserve">Oleh karenanya, kualitas guru menjadi penentu terciptanya kualitas pembelajaran. </w:t>
      </w:r>
      <w:r w:rsidR="00CE4CC4" w:rsidRPr="005115BC">
        <w:rPr>
          <w:rFonts w:ascii="Times New Roman" w:hAnsi="Times New Roman" w:cs="Times New Roman"/>
          <w:sz w:val="24"/>
          <w:szCs w:val="24"/>
        </w:rPr>
        <w:t xml:space="preserve">Kompetensi </w:t>
      </w:r>
      <w:r w:rsidR="00B759BB" w:rsidRPr="005115BC">
        <w:rPr>
          <w:rFonts w:ascii="Times New Roman" w:hAnsi="Times New Roman" w:cs="Times New Roman"/>
          <w:sz w:val="24"/>
          <w:szCs w:val="24"/>
        </w:rPr>
        <w:t>guru berpengaruh terhadap motivasi belajar</w:t>
      </w:r>
      <w:r w:rsidR="00CE4CC4" w:rsidRPr="005115BC">
        <w:rPr>
          <w:rFonts w:ascii="Times New Roman" w:hAnsi="Times New Roman" w:cs="Times New Roman"/>
          <w:sz w:val="24"/>
          <w:szCs w:val="24"/>
        </w:rPr>
        <w:t xml:space="preserve"> (</w:t>
      </w:r>
      <w:r w:rsidR="00CE4CC4" w:rsidRPr="005115BC">
        <w:rPr>
          <w:rFonts w:ascii="Times New Roman" w:hAnsi="Times New Roman" w:cs="Times New Roman"/>
          <w:sz w:val="24"/>
          <w:szCs w:val="24"/>
        </w:rPr>
        <w:fldChar w:fldCharType="begin" w:fldLock="1"/>
      </w:r>
      <w:r w:rsidR="00CE4CC4" w:rsidRPr="005115BC">
        <w:rPr>
          <w:rFonts w:ascii="Times New Roman" w:hAnsi="Times New Roman" w:cs="Times New Roman"/>
          <w:sz w:val="24"/>
          <w:szCs w:val="24"/>
        </w:rPr>
        <w:instrText>ADDIN CSL_CITATION {"citationItems":[{"id":"ITEM-1","itemData":{"abstract":"The purpose of this study was to determine a) the effect of teacher competence on learning motivation; b) the effect of learning facilities on learning motivation; c) the effect of learning readiness on learning motivation; d) the effect of learning motivation on learning achievement. The results of this study are a) teacher competence effects learning motivation. b) learning facilities affects learning motivation c) readiness affects learning motivation. d) learning motivation affects learning achievement. As many as 171 students were taken as sample by using Purposive Sampling. Sampling this using the formula slovkin. The results of the study showed that the competence of teachers affect the motivation to learn. Learning facilities affect the learning motivation. Learning readiness influences motivation to learn, and motivation to learn affect learning achievement. ?","author":[{"dropping-particle":"","family":"Alif","given":"M. Hessal","non-dropping-particle":"","parse-names":false,"suffix":""},{"dropping-particle":"","family":"Pujiati","given":"Amin","non-dropping-particle":"","parse-names":false,"suffix":""},{"dropping-particle":"","family":"Yulianto","given":"Arief","non-dropping-particle":"","parse-names":false,"suffix":""}],"container-title":"Journal of Economic Education","id":"ITEM-1","issue":"2","issued":{"date-parts":[["2020"]]},"page":"151-161","title":"The Effect of Teacher Competence , Learning Facilities , and Learning Readiness on Students ' Learning Achievement Through Learning Motivation of Grade 11 Accounting Lesson in Brebes Regensy Vocational High School","type":"article-journal","volume":"9"},"uris":["http://www.mendeley.com/documents/?uuid=99a5ca30-f46e-4f36-9b18-5d3ed2268e9c"]}],"mendeley":{"formattedCitation":"(Alif et al., 2020)","manualFormatting":"Alif et al., 2020)","plainTextFormattedCitation":"(Alif et al., 2020)","previouslyFormattedCitation":"(Alif et al., 2020)"},"properties":{"noteIndex":0},"schema":"https://github.com/citation-style-language/schema/raw/master/csl-citation.json"}</w:instrText>
      </w:r>
      <w:r w:rsidR="00CE4CC4" w:rsidRPr="005115BC">
        <w:rPr>
          <w:rFonts w:ascii="Times New Roman" w:hAnsi="Times New Roman" w:cs="Times New Roman"/>
          <w:sz w:val="24"/>
          <w:szCs w:val="24"/>
        </w:rPr>
        <w:fldChar w:fldCharType="separate"/>
      </w:r>
      <w:r w:rsidR="00CE4CC4" w:rsidRPr="005115BC">
        <w:rPr>
          <w:rFonts w:ascii="Times New Roman" w:hAnsi="Times New Roman" w:cs="Times New Roman"/>
          <w:noProof/>
          <w:sz w:val="24"/>
          <w:szCs w:val="24"/>
        </w:rPr>
        <w:t>Alif et al., 2020)</w:t>
      </w:r>
      <w:r w:rsidR="00CE4CC4" w:rsidRPr="005115BC">
        <w:rPr>
          <w:rFonts w:ascii="Times New Roman" w:hAnsi="Times New Roman" w:cs="Times New Roman"/>
          <w:sz w:val="24"/>
          <w:szCs w:val="24"/>
        </w:rPr>
        <w:fldChar w:fldCharType="end"/>
      </w:r>
      <w:r w:rsidR="00B759BB" w:rsidRPr="005115BC">
        <w:rPr>
          <w:rFonts w:ascii="Times New Roman" w:hAnsi="Times New Roman" w:cs="Times New Roman"/>
          <w:sz w:val="24"/>
          <w:szCs w:val="24"/>
        </w:rPr>
        <w:t xml:space="preserve">. </w:t>
      </w:r>
      <w:r w:rsidR="00CE4CC4" w:rsidRPr="005115BC">
        <w:rPr>
          <w:rFonts w:ascii="Times New Roman" w:hAnsi="Times New Roman" w:cs="Times New Roman"/>
          <w:sz w:val="24"/>
          <w:szCs w:val="24"/>
        </w:rPr>
        <w:t xml:space="preserve">Kompetensi, kinerja guru, dan kepemimpinan kepala sekolah baik secara parsial maupun simultan berpengaruh terhadap mutu pendidikan, dan kompetensi berpengaruh dominan terhadap mutu pendidikan </w:t>
      </w:r>
      <w:r w:rsidR="00CE4CC4" w:rsidRPr="005115BC">
        <w:rPr>
          <w:rFonts w:ascii="Times New Roman" w:hAnsi="Times New Roman" w:cs="Times New Roman"/>
          <w:sz w:val="24"/>
          <w:szCs w:val="24"/>
        </w:rPr>
        <w:fldChar w:fldCharType="begin" w:fldLock="1"/>
      </w:r>
      <w:r w:rsidR="00E828F3" w:rsidRPr="005115BC">
        <w:rPr>
          <w:rFonts w:ascii="Times New Roman" w:hAnsi="Times New Roman" w:cs="Times New Roman"/>
          <w:sz w:val="24"/>
          <w:szCs w:val="24"/>
        </w:rPr>
        <w:instrText>ADDIN CSL_CITATION {"citationItems":[{"id":"ITEM-1","itemData":{"DOI":"10.2991/assehr.k.201201.015","abstract":"The purpose of this study is to describe the variables of Competence, Teacher Performance, the Leadership Of School Principals and Quality Of Education, analyzing the influence of competency variables, teacher performance, and leadership of school principals simultaneously on the quality of education. Analyzing competency variables, teacher performance, and school principal leadership partially on the quality of education, and to know and analyze among the competency variables, teacher performance and school principal leadership that have a dominant influence on the quality of education in St. Klaus Kuwu High School. The population in this study were teachers at St. Klaus Kuwu High School, amounting to 60 people and with a sample of 60 people. The sampling technique in this study uses the questionnaire, and interview methods. The data analysis technique used in this research is multiple linear regret analysis. The results showed that the competence, teacher performance, and leadership of school principals simultaneously affected the quality of education, competence, teacher performance, and leadership of principals partially influenced the Quality of Education and competence had a dominant effect on the quality of education in St.Klaus Kuwu High Schools.","author":[{"dropping-particle":"","family":"Suryati","given":"Aurelia Ivon","non-dropping-particle":"","parse-names":false,"suffix":""},{"dropping-particle":"","family":"Arifin","given":"Syaiful","non-dropping-particle":"","parse-names":false,"suffix":""},{"dropping-particle":"","family":"Yarnest","given":"","non-dropping-particle":"","parse-names":false,"suffix":""}],"container-title":"Journal of Business and Management (IOSR-JBM)","id":"ITEM-1","issue":"6","issued":{"date-parts":[["2020"]]},"page":"52-61","title":"The Influence of Teacher Performance and School Culture on School Quality","type":"article-journal","volume":"22"},"uris":["http://www.mendeley.com/documents/?uuid=00426f41-6207-4940-8438-8646725b8adf"]}],"mendeley":{"formattedCitation":"(Suryati et al., 2020)","plainTextFormattedCitation":"(Suryati et al., 2020)","previouslyFormattedCitation":"(Suryati et al., 2020)"},"properties":{"noteIndex":0},"schema":"https://github.com/citation-style-language/schema/raw/master/csl-citation.json"}</w:instrText>
      </w:r>
      <w:r w:rsidR="00CE4CC4" w:rsidRPr="005115BC">
        <w:rPr>
          <w:rFonts w:ascii="Times New Roman" w:hAnsi="Times New Roman" w:cs="Times New Roman"/>
          <w:sz w:val="24"/>
          <w:szCs w:val="24"/>
        </w:rPr>
        <w:fldChar w:fldCharType="separate"/>
      </w:r>
      <w:r w:rsidR="00CE4CC4" w:rsidRPr="005115BC">
        <w:rPr>
          <w:rFonts w:ascii="Times New Roman" w:hAnsi="Times New Roman" w:cs="Times New Roman"/>
          <w:noProof/>
          <w:sz w:val="24"/>
          <w:szCs w:val="24"/>
        </w:rPr>
        <w:t>(Suryati et al., 2020)</w:t>
      </w:r>
      <w:r w:rsidR="00CE4CC4" w:rsidRPr="005115BC">
        <w:rPr>
          <w:rFonts w:ascii="Times New Roman" w:hAnsi="Times New Roman" w:cs="Times New Roman"/>
          <w:sz w:val="24"/>
          <w:szCs w:val="24"/>
        </w:rPr>
        <w:fldChar w:fldCharType="end"/>
      </w:r>
      <w:r w:rsidR="00CE4CC4" w:rsidRPr="005115BC">
        <w:rPr>
          <w:rFonts w:ascii="Times New Roman" w:hAnsi="Times New Roman" w:cs="Times New Roman"/>
          <w:sz w:val="24"/>
          <w:szCs w:val="24"/>
        </w:rPr>
        <w:t xml:space="preserve">. </w:t>
      </w:r>
      <w:r w:rsidR="00FE1A07" w:rsidRPr="005115BC">
        <w:rPr>
          <w:rFonts w:ascii="Times New Roman" w:hAnsi="Times New Roman" w:cs="Times New Roman"/>
          <w:sz w:val="24"/>
          <w:szCs w:val="24"/>
        </w:rPr>
        <w:t xml:space="preserve">Kepala </w:t>
      </w:r>
      <w:r w:rsidR="00727892" w:rsidRPr="005115BC">
        <w:rPr>
          <w:rFonts w:ascii="Times New Roman" w:hAnsi="Times New Roman" w:cs="Times New Roman"/>
          <w:sz w:val="24"/>
          <w:szCs w:val="24"/>
        </w:rPr>
        <w:t>sekolah harus menjadi pemimpin instruksional</w:t>
      </w:r>
      <w:r w:rsidR="00BA4351" w:rsidRPr="005115BC">
        <w:rPr>
          <w:rFonts w:ascii="Times New Roman" w:hAnsi="Times New Roman" w:cs="Times New Roman"/>
          <w:sz w:val="24"/>
          <w:szCs w:val="24"/>
        </w:rPr>
        <w:t xml:space="preserve"> (pembelajaran)</w:t>
      </w:r>
      <w:r w:rsidR="00727892" w:rsidRPr="005115BC">
        <w:rPr>
          <w:rFonts w:ascii="Times New Roman" w:hAnsi="Times New Roman" w:cs="Times New Roman"/>
          <w:sz w:val="24"/>
          <w:szCs w:val="24"/>
        </w:rPr>
        <w:t xml:space="preserve">, </w:t>
      </w:r>
      <w:r w:rsidR="0032672B" w:rsidRPr="005115BC">
        <w:rPr>
          <w:rFonts w:ascii="Times New Roman" w:hAnsi="Times New Roman" w:cs="Times New Roman"/>
          <w:sz w:val="24"/>
          <w:szCs w:val="24"/>
        </w:rPr>
        <w:t>kepala sekolah harus banyak menghabiskan waktu untuk pembinaan dan evaluasi guru, pengembangan program sekolah, dan memprediksi perolehan prestasi siswa yang positif</w:t>
      </w:r>
      <w:r w:rsidR="00FE1A07" w:rsidRPr="005115BC">
        <w:rPr>
          <w:rFonts w:ascii="Times New Roman" w:hAnsi="Times New Roman" w:cs="Times New Roman"/>
          <w:sz w:val="24"/>
          <w:szCs w:val="24"/>
        </w:rPr>
        <w:t xml:space="preserve"> (</w:t>
      </w:r>
      <w:r w:rsidR="00FE1A07" w:rsidRPr="005115BC">
        <w:rPr>
          <w:rFonts w:ascii="Times New Roman" w:hAnsi="Times New Roman" w:cs="Times New Roman"/>
          <w:sz w:val="24"/>
          <w:szCs w:val="24"/>
        </w:rPr>
        <w:fldChar w:fldCharType="begin" w:fldLock="1"/>
      </w:r>
      <w:r w:rsidR="00FE1A07" w:rsidRPr="005115BC">
        <w:rPr>
          <w:rFonts w:ascii="Times New Roman" w:hAnsi="Times New Roman" w:cs="Times New Roman"/>
          <w:sz w:val="24"/>
          <w:szCs w:val="24"/>
        </w:rPr>
        <w:instrText>ADDIN CSL_CITATION {"citationItems":[{"id":"ITEM-1","itemData":{"DOI":"10.3102/0013189X13510020","ISSN":"0013189X","abstract":"Scholars have long argued that principals should be instructional leaders, but few studies have empirically linked specific instructional leadership behaviors to school performance. This study examines the associations between leadership behaviors and student achievement gains using a unique data source: in-person, full-day observations of approximately 100 urban principals collected over 3 school years. We find that principals' time spent broadly on instructional functions does not predict student achievement growth. Aggregating across leadership behaviors, however, masks that some specific instructional investments predict year-to-year gains. In particular, time spent on teacher coaching, evaluation, and developing the school's educational program predict positive achievement gains. In contrast, time spent on informal classroom walkthroughs negatively predicts student growth, particularly in high schools. Additional survey and interview evidence suggests this negative association may arise because principals often do not use walkthroughs as part of a broader school improvement strategy. © 2013 AERA.","author":[{"dropping-particle":"","family":"Grissom","given":"Jason A.","non-dropping-particle":"","parse-names":false,"suffix":""},{"dropping-particle":"","family":"Loeb","given":"Susanna","non-dropping-particle":"","parse-names":false,"suffix":""},{"dropping-particle":"","family":"Master","given":"Benjamin","non-dropping-particle":"","parse-names":false,"suffix":""}],"container-title":"Educational Researcher","id":"ITEM-1","issue":"8","issued":{"date-parts":[["2013"]]},"page":"433-444","title":"Effective Instructional Time Use for School Leaders: Longitudinal Evidence From Observations of Principals","type":"article-journal","volume":"42"},"uris":["http://www.mendeley.com/documents/?uuid=9a43016a-c702-4118-9943-5ff00675f7a8"]}],"mendeley":{"formattedCitation":"(Grissom et al., 2013)","manualFormatting":"Grissom et al., 2013)","plainTextFormattedCitation":"(Grissom et al., 2013)","previouslyFormattedCitation":"(Grissom et al., 2013)"},"properties":{"noteIndex":0},"schema":"https://github.com/citation-style-language/schema/raw/master/csl-citation.json"}</w:instrText>
      </w:r>
      <w:r w:rsidR="00FE1A07" w:rsidRPr="005115BC">
        <w:rPr>
          <w:rFonts w:ascii="Times New Roman" w:hAnsi="Times New Roman" w:cs="Times New Roman"/>
          <w:sz w:val="24"/>
          <w:szCs w:val="24"/>
        </w:rPr>
        <w:fldChar w:fldCharType="separate"/>
      </w:r>
      <w:r w:rsidR="00FE1A07" w:rsidRPr="005115BC">
        <w:rPr>
          <w:rFonts w:ascii="Times New Roman" w:hAnsi="Times New Roman" w:cs="Times New Roman"/>
          <w:noProof/>
          <w:sz w:val="24"/>
          <w:szCs w:val="24"/>
        </w:rPr>
        <w:t>Grissom et al., 2013)</w:t>
      </w:r>
      <w:r w:rsidR="00FE1A07" w:rsidRPr="005115BC">
        <w:rPr>
          <w:rFonts w:ascii="Times New Roman" w:hAnsi="Times New Roman" w:cs="Times New Roman"/>
          <w:sz w:val="24"/>
          <w:szCs w:val="24"/>
        </w:rPr>
        <w:fldChar w:fldCharType="end"/>
      </w:r>
      <w:r w:rsidR="0032672B" w:rsidRPr="005115BC">
        <w:rPr>
          <w:rFonts w:ascii="Times New Roman" w:hAnsi="Times New Roman" w:cs="Times New Roman"/>
          <w:sz w:val="24"/>
          <w:szCs w:val="24"/>
        </w:rPr>
        <w:t xml:space="preserve">. </w:t>
      </w:r>
      <w:r w:rsidR="0043746B" w:rsidRPr="005115BC">
        <w:rPr>
          <w:rFonts w:ascii="Times New Roman" w:hAnsi="Times New Roman" w:cs="Times New Roman"/>
          <w:sz w:val="24"/>
          <w:szCs w:val="24"/>
        </w:rPr>
        <w:t xml:space="preserve">Berdasarkan beberapa hasil penelitian tersebut, kepala sekolah sebagai pemimpin pembelajaran di sekolah didesak untuk </w:t>
      </w:r>
      <w:r w:rsidR="004F31FA" w:rsidRPr="005115BC">
        <w:rPr>
          <w:rFonts w:ascii="Times New Roman" w:hAnsi="Times New Roman" w:cs="Times New Roman"/>
          <w:sz w:val="24"/>
          <w:szCs w:val="24"/>
        </w:rPr>
        <w:t>melakukan penyesuai</w:t>
      </w:r>
      <w:r w:rsidR="0043746B" w:rsidRPr="005115BC">
        <w:rPr>
          <w:rFonts w:ascii="Times New Roman" w:hAnsi="Times New Roman" w:cs="Times New Roman"/>
          <w:sz w:val="24"/>
          <w:szCs w:val="24"/>
        </w:rPr>
        <w:t xml:space="preserve">an </w:t>
      </w:r>
      <w:r w:rsidR="004F31FA" w:rsidRPr="005115BC">
        <w:rPr>
          <w:rFonts w:ascii="Times New Roman" w:hAnsi="Times New Roman" w:cs="Times New Roman"/>
          <w:sz w:val="24"/>
          <w:szCs w:val="24"/>
        </w:rPr>
        <w:t xml:space="preserve">tatakelola </w:t>
      </w:r>
      <w:r w:rsidR="0043746B" w:rsidRPr="005115BC">
        <w:rPr>
          <w:rFonts w:ascii="Times New Roman" w:hAnsi="Times New Roman" w:cs="Times New Roman"/>
          <w:sz w:val="24"/>
          <w:szCs w:val="24"/>
        </w:rPr>
        <w:t xml:space="preserve">pembelajaran di sekolah. Semua aktivitas pembelajaran </w:t>
      </w:r>
      <w:r w:rsidR="00002A7D" w:rsidRPr="005115BC">
        <w:rPr>
          <w:rFonts w:ascii="Times New Roman" w:hAnsi="Times New Roman" w:cs="Times New Roman"/>
          <w:sz w:val="24"/>
          <w:szCs w:val="24"/>
        </w:rPr>
        <w:t xml:space="preserve">yang </w:t>
      </w:r>
      <w:r w:rsidR="0043746B" w:rsidRPr="005115BC">
        <w:rPr>
          <w:rFonts w:ascii="Times New Roman" w:hAnsi="Times New Roman" w:cs="Times New Roman"/>
          <w:sz w:val="24"/>
          <w:szCs w:val="24"/>
        </w:rPr>
        <w:t xml:space="preserve">dilaksanakan </w:t>
      </w:r>
      <w:r w:rsidR="00262BB3" w:rsidRPr="005115BC">
        <w:rPr>
          <w:rFonts w:ascii="Times New Roman" w:hAnsi="Times New Roman" w:cs="Times New Roman"/>
          <w:sz w:val="24"/>
          <w:szCs w:val="24"/>
        </w:rPr>
        <w:t xml:space="preserve">tidak bisa lagi mengandalkan kegiatan pembelajaran secara konvensional. Para guru </w:t>
      </w:r>
      <w:r w:rsidR="004F31FA" w:rsidRPr="005115BC">
        <w:rPr>
          <w:rFonts w:ascii="Times New Roman" w:hAnsi="Times New Roman" w:cs="Times New Roman"/>
          <w:sz w:val="24"/>
          <w:szCs w:val="24"/>
        </w:rPr>
        <w:t xml:space="preserve">harus mulai membiasakan diri </w:t>
      </w:r>
      <w:r w:rsidR="00262BB3" w:rsidRPr="005115BC">
        <w:rPr>
          <w:rFonts w:ascii="Times New Roman" w:hAnsi="Times New Roman" w:cs="Times New Roman"/>
          <w:sz w:val="24"/>
          <w:szCs w:val="24"/>
        </w:rPr>
        <w:t>menggunakan media pembelajaran online (</w:t>
      </w:r>
      <w:r w:rsidR="00262BB3" w:rsidRPr="005115BC">
        <w:rPr>
          <w:rFonts w:ascii="Times New Roman" w:hAnsi="Times New Roman" w:cs="Times New Roman"/>
          <w:i/>
          <w:sz w:val="24"/>
          <w:szCs w:val="24"/>
        </w:rPr>
        <w:t>e-learning</w:t>
      </w:r>
      <w:r w:rsidR="00262BB3" w:rsidRPr="005115BC">
        <w:rPr>
          <w:rFonts w:ascii="Times New Roman" w:hAnsi="Times New Roman" w:cs="Times New Roman"/>
          <w:sz w:val="24"/>
          <w:szCs w:val="24"/>
        </w:rPr>
        <w:t>) dengan menggunakan aplikasi pembelajaran</w:t>
      </w:r>
      <w:r w:rsidR="00225746" w:rsidRPr="005115BC">
        <w:rPr>
          <w:rFonts w:ascii="Times New Roman" w:hAnsi="Times New Roman" w:cs="Times New Roman"/>
          <w:sz w:val="24"/>
          <w:szCs w:val="24"/>
        </w:rPr>
        <w:t xml:space="preserve"> yang ada sekarang. </w:t>
      </w:r>
    </w:p>
    <w:p w:rsidR="005E7CFB" w:rsidRPr="0007186C" w:rsidRDefault="005E7CFB" w:rsidP="00702D25">
      <w:pPr>
        <w:spacing w:after="0" w:line="240" w:lineRule="auto"/>
        <w:ind w:firstLine="567"/>
        <w:jc w:val="both"/>
        <w:rPr>
          <w:rFonts w:ascii="Times New Roman" w:hAnsi="Times New Roman" w:cs="Times New Roman"/>
          <w:sz w:val="12"/>
          <w:szCs w:val="12"/>
        </w:rPr>
      </w:pPr>
    </w:p>
    <w:p w:rsidR="003224A6" w:rsidRPr="005115BC" w:rsidRDefault="00B95AC9"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t xml:space="preserve">Aspek </w:t>
      </w:r>
      <w:r w:rsidR="00FA5942" w:rsidRPr="005115BC">
        <w:rPr>
          <w:rFonts w:ascii="Times New Roman" w:hAnsi="Times New Roman" w:cs="Times New Roman"/>
          <w:b/>
          <w:sz w:val="24"/>
          <w:szCs w:val="24"/>
        </w:rPr>
        <w:t xml:space="preserve">Sumber Daya </w:t>
      </w:r>
    </w:p>
    <w:p w:rsidR="00225746" w:rsidRPr="005115BC" w:rsidRDefault="006B121B"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Aspek sumber daya merupakan bagian penting seba</w:t>
      </w:r>
      <w:r w:rsidR="00C44045" w:rsidRPr="005115BC">
        <w:rPr>
          <w:rFonts w:ascii="Times New Roman" w:hAnsi="Times New Roman" w:cs="Times New Roman"/>
          <w:sz w:val="24"/>
          <w:szCs w:val="24"/>
        </w:rPr>
        <w:t xml:space="preserve">gai penggerak kemajuan sekolah, baik sumber daya manusia maupun sumber daya material. Sumber daya manusia yang mencakup kesiapan siswa, kualitas guru, dan kemampuan staf merupakan penentu kemajuan sekolah. Demikian halnya dengan sumber daya material, seperti sarana dan prasarana pembelajaran. </w:t>
      </w:r>
      <w:r w:rsidR="00C44045" w:rsidRPr="005115BC">
        <w:rPr>
          <w:rFonts w:ascii="Times New Roman" w:hAnsi="Times New Roman" w:cs="Times New Roman"/>
          <w:sz w:val="24"/>
          <w:szCs w:val="24"/>
        </w:rPr>
        <w:fldChar w:fldCharType="begin" w:fldLock="1"/>
      </w:r>
      <w:r w:rsidR="00C44045" w:rsidRPr="005115BC">
        <w:rPr>
          <w:rFonts w:ascii="Times New Roman" w:hAnsi="Times New Roman" w:cs="Times New Roman"/>
          <w:sz w:val="24"/>
          <w:szCs w:val="24"/>
        </w:rPr>
        <w:instrText>ADDIN CSL_CITATION {"citationItems":[{"id":"ITEM-1","itemData":{"abstract":"The purpose of this study was to determine a) the effect of teacher competence on learning motivation; b) the effect of learning facilities on learning motivation; c) the effect of learning readiness on learning motivation; d) the effect of learning motivation on learning achievement. The results of this study are a) teacher competence effects learning motivation. b) learning facilities affects learning motivation c) readiness affects learning motivation. d) learning motivation affects learning achievement. As many as 171 students were taken as sample by using Purposive Sampling. Sampling this using the formula slovkin. The results of the study showed that the competence of teachers affect the motivation to learn. Learning facilities affect the learning motivation. Learning readiness influences motivation to learn, and motivation to learn affect learning achievement. ?","author":[{"dropping-particle":"","family":"Alif","given":"M. Hessal","non-dropping-particle":"","parse-names":false,"suffix":""},{"dropping-particle":"","family":"Pujiati","given":"Amin","non-dropping-particle":"","parse-names":false,"suffix":""},{"dropping-particle":"","family":"Yulianto","given":"Arief","non-dropping-particle":"","parse-names":false,"suffix":""}],"container-title":"Journal of Economic Education","id":"ITEM-1","issue":"2","issued":{"date-parts":[["2020"]]},"page":"151-161","title":"The Effect of Teacher Competence , Learning Facilities , and Learning Readiness on Students ' Learning Achievement Through Learning Motivation of Grade 11 Accounting Lesson in Brebes Regensy Vocational High School","type":"article-journal","volume":"9"},"uris":["http://www.mendeley.com/documents/?uuid=99a5ca30-f46e-4f36-9b18-5d3ed2268e9c"]}],"mendeley":{"formattedCitation":"(Alif et al., 2020)","manualFormatting":"Alif et al. (2020)","plainTextFormattedCitation":"(Alif et al., 2020)","previouslyFormattedCitation":"(Alif et al., 2020)"},"properties":{"noteIndex":0},"schema":"https://github.com/citation-style-language/schema/raw/master/csl-citation.json"}</w:instrText>
      </w:r>
      <w:r w:rsidR="00C44045" w:rsidRPr="005115BC">
        <w:rPr>
          <w:rFonts w:ascii="Times New Roman" w:hAnsi="Times New Roman" w:cs="Times New Roman"/>
          <w:sz w:val="24"/>
          <w:szCs w:val="24"/>
        </w:rPr>
        <w:fldChar w:fldCharType="separate"/>
      </w:r>
      <w:r w:rsidR="00C44045" w:rsidRPr="005115BC">
        <w:rPr>
          <w:rFonts w:ascii="Times New Roman" w:hAnsi="Times New Roman" w:cs="Times New Roman"/>
          <w:noProof/>
          <w:sz w:val="24"/>
          <w:szCs w:val="24"/>
        </w:rPr>
        <w:t>Alif et al. (2020)</w:t>
      </w:r>
      <w:r w:rsidR="00C44045" w:rsidRPr="005115BC">
        <w:rPr>
          <w:rFonts w:ascii="Times New Roman" w:hAnsi="Times New Roman" w:cs="Times New Roman"/>
          <w:sz w:val="24"/>
          <w:szCs w:val="24"/>
        </w:rPr>
        <w:fldChar w:fldCharType="end"/>
      </w:r>
      <w:r w:rsidR="00C44045" w:rsidRPr="005115BC">
        <w:rPr>
          <w:rFonts w:ascii="Times New Roman" w:hAnsi="Times New Roman" w:cs="Times New Roman"/>
          <w:sz w:val="24"/>
          <w:szCs w:val="24"/>
        </w:rPr>
        <w:t xml:space="preserve"> dalam penelitiannya </w:t>
      </w:r>
      <w:r w:rsidR="00C44045" w:rsidRPr="005115BC">
        <w:rPr>
          <w:rFonts w:ascii="Times New Roman" w:hAnsi="Times New Roman" w:cs="Times New Roman"/>
          <w:sz w:val="24"/>
          <w:szCs w:val="24"/>
        </w:rPr>
        <w:lastRenderedPageBreak/>
        <w:t xml:space="preserve">mengungkapkan bahwa kompetensi guru berpengaruh terhadap motivasi belajar, fasilitas belajar mempengaruhi motivasi belajar, kesiapan </w:t>
      </w:r>
      <w:r w:rsidR="00E550E9" w:rsidRPr="005115BC">
        <w:rPr>
          <w:rFonts w:ascii="Times New Roman" w:hAnsi="Times New Roman" w:cs="Times New Roman"/>
          <w:sz w:val="24"/>
          <w:szCs w:val="24"/>
        </w:rPr>
        <w:t xml:space="preserve">siswa </w:t>
      </w:r>
      <w:r w:rsidR="00C44045" w:rsidRPr="005115BC">
        <w:rPr>
          <w:rFonts w:ascii="Times New Roman" w:hAnsi="Times New Roman" w:cs="Times New Roman"/>
          <w:sz w:val="24"/>
          <w:szCs w:val="24"/>
        </w:rPr>
        <w:t>mempengaruhi m</w:t>
      </w:r>
      <w:r w:rsidR="00E550E9" w:rsidRPr="005115BC">
        <w:rPr>
          <w:rFonts w:ascii="Times New Roman" w:hAnsi="Times New Roman" w:cs="Times New Roman"/>
          <w:sz w:val="24"/>
          <w:szCs w:val="24"/>
        </w:rPr>
        <w:t xml:space="preserve">otivasi belajar, dan </w:t>
      </w:r>
      <w:r w:rsidR="00C44045" w:rsidRPr="005115BC">
        <w:rPr>
          <w:rFonts w:ascii="Times New Roman" w:hAnsi="Times New Roman" w:cs="Times New Roman"/>
          <w:sz w:val="24"/>
          <w:szCs w:val="24"/>
        </w:rPr>
        <w:t xml:space="preserve">motivasi belajar berpengaruh terhadap prestasi belajar. </w:t>
      </w:r>
      <w:r w:rsidR="00E550E9" w:rsidRPr="005115BC">
        <w:rPr>
          <w:rFonts w:ascii="Times New Roman" w:hAnsi="Times New Roman" w:cs="Times New Roman"/>
          <w:sz w:val="24"/>
          <w:szCs w:val="24"/>
        </w:rPr>
        <w:t>Oleh karenanya, di era perubahan sekarang kepala sekolah harus memiliki strategi manajemen yang efektif</w:t>
      </w:r>
      <w:r w:rsidR="00265B89" w:rsidRPr="005115BC">
        <w:rPr>
          <w:rFonts w:ascii="Times New Roman" w:hAnsi="Times New Roman" w:cs="Times New Roman"/>
          <w:sz w:val="24"/>
          <w:szCs w:val="24"/>
        </w:rPr>
        <w:t xml:space="preserve"> dan tanggap terhadap perubahan</w:t>
      </w:r>
      <w:r w:rsidR="00E550E9" w:rsidRPr="005115BC">
        <w:rPr>
          <w:rFonts w:ascii="Times New Roman" w:hAnsi="Times New Roman" w:cs="Times New Roman"/>
          <w:sz w:val="24"/>
          <w:szCs w:val="24"/>
        </w:rPr>
        <w:t xml:space="preserve">. </w:t>
      </w:r>
      <w:r w:rsidR="0099753C" w:rsidRPr="005115BC">
        <w:rPr>
          <w:rFonts w:ascii="Times New Roman" w:hAnsi="Times New Roman" w:cs="Times New Roman"/>
          <w:sz w:val="24"/>
          <w:szCs w:val="24"/>
        </w:rPr>
        <w:fldChar w:fldCharType="begin" w:fldLock="1"/>
      </w:r>
      <w:r w:rsidR="00E550E9" w:rsidRPr="005115BC">
        <w:rPr>
          <w:rFonts w:ascii="Times New Roman" w:hAnsi="Times New Roman" w:cs="Times New Roman"/>
          <w:sz w:val="24"/>
          <w:szCs w:val="24"/>
        </w:rPr>
        <w:instrText>ADDIN CSL_CITATION {"citationItems":[{"id":"ITEM-1","itemData":{"DOI":"10.31851/jmksp.v5i1.3537","ISSN":"2548-7094","abstract":"The rapid development of technology needs to be addressed by various schools to focus more on improving human resources. Human resources in Indonesia are very low so it needs to improve the quality of human resources, both in terms of intellectual, spiritual, creativity, morality, and responsibility. All need help from the principal as a leader to realize quality competitiveness. The principal needs his leadership strategy in facing this digital 4.0 era. How the strategy will be used will lead to good change. This study aims to find out how the principal's leadership strategy in dealing with the digital era 4, O. is qualitative research. It can be concluded that the principal's strategy is to improve the quality of human resources in the field of ICT in terms of facilities and infrastructure, openness with developments to deal with things that will happen in the digital 4.0 era, reactions that will be carried out quickly about changes in the 4.0 era, oriented on the process and results, Mastering the 4C formula, namely: critical thinking, creativity, communication, collaboration.","author":[{"dropping-particle":"","family":"Wening","given":"Muslimah Hikmah","non-dropping-particle":"","parse-names":false,"suffix":""},{"dropping-particle":"","family":"Santosa","given":"Achadi Budi","non-dropping-particle":"","parse-names":false,"suffix":""}],"container-title":"JMKSP (Jurnal Manajemen, Kepemimpinan, dan Supervisi Pendidikan)","id":"ITEM-1","issue":"1","issued":{"date-parts":[["2020"]]},"page":"56","title":"Strategi Kepemimpinan Kepala Sekolah Dalam Menghadapi Era Digital 4.0","type":"article-journal","volume":"5"},"uris":["http://www.mendeley.com/documents/?uuid=df4070d9-689e-4052-97f4-0915d38fe1fa"]}],"mendeley":{"formattedCitation":"(Wening &amp; Santosa, 2020)","manualFormatting":"Wening &amp; Santosa (2020)","plainTextFormattedCitation":"(Wening &amp; Santosa, 2020)","previouslyFormattedCitation":"(Wening &amp; Santosa, 2020)"},"properties":{"noteIndex":0},"schema":"https://github.com/citation-style-language/schema/raw/master/csl-citation.json"}</w:instrText>
      </w:r>
      <w:r w:rsidR="0099753C" w:rsidRPr="005115BC">
        <w:rPr>
          <w:rFonts w:ascii="Times New Roman" w:hAnsi="Times New Roman" w:cs="Times New Roman"/>
          <w:sz w:val="24"/>
          <w:szCs w:val="24"/>
        </w:rPr>
        <w:fldChar w:fldCharType="separate"/>
      </w:r>
      <w:r w:rsidR="00E550E9" w:rsidRPr="005115BC">
        <w:rPr>
          <w:rFonts w:ascii="Times New Roman" w:hAnsi="Times New Roman" w:cs="Times New Roman"/>
          <w:noProof/>
          <w:sz w:val="24"/>
          <w:szCs w:val="24"/>
        </w:rPr>
        <w:t>Wening &amp; Santosa</w:t>
      </w:r>
      <w:r w:rsidR="0099753C" w:rsidRPr="005115BC">
        <w:rPr>
          <w:rFonts w:ascii="Times New Roman" w:hAnsi="Times New Roman" w:cs="Times New Roman"/>
          <w:noProof/>
          <w:sz w:val="24"/>
          <w:szCs w:val="24"/>
        </w:rPr>
        <w:t xml:space="preserve"> </w:t>
      </w:r>
      <w:r w:rsidR="00E550E9" w:rsidRPr="005115BC">
        <w:rPr>
          <w:rFonts w:ascii="Times New Roman" w:hAnsi="Times New Roman" w:cs="Times New Roman"/>
          <w:noProof/>
          <w:sz w:val="24"/>
          <w:szCs w:val="24"/>
        </w:rPr>
        <w:t>(</w:t>
      </w:r>
      <w:r w:rsidR="0099753C" w:rsidRPr="005115BC">
        <w:rPr>
          <w:rFonts w:ascii="Times New Roman" w:hAnsi="Times New Roman" w:cs="Times New Roman"/>
          <w:noProof/>
          <w:sz w:val="24"/>
          <w:szCs w:val="24"/>
        </w:rPr>
        <w:t>2020)</w:t>
      </w:r>
      <w:r w:rsidR="0099753C" w:rsidRPr="005115BC">
        <w:rPr>
          <w:rFonts w:ascii="Times New Roman" w:hAnsi="Times New Roman" w:cs="Times New Roman"/>
          <w:sz w:val="24"/>
          <w:szCs w:val="24"/>
        </w:rPr>
        <w:fldChar w:fldCharType="end"/>
      </w:r>
      <w:r w:rsidR="0099753C" w:rsidRPr="005115BC">
        <w:rPr>
          <w:rFonts w:ascii="Times New Roman" w:hAnsi="Times New Roman" w:cs="Times New Roman"/>
          <w:sz w:val="24"/>
          <w:szCs w:val="24"/>
        </w:rPr>
        <w:t xml:space="preserve"> </w:t>
      </w:r>
      <w:r w:rsidR="00E550E9" w:rsidRPr="005115BC">
        <w:rPr>
          <w:rFonts w:ascii="Times New Roman" w:hAnsi="Times New Roman" w:cs="Times New Roman"/>
          <w:sz w:val="24"/>
          <w:szCs w:val="24"/>
        </w:rPr>
        <w:t xml:space="preserve">mengungkapkan </w:t>
      </w:r>
      <w:r w:rsidR="0099753C" w:rsidRPr="005115BC">
        <w:rPr>
          <w:rFonts w:ascii="Times New Roman" w:hAnsi="Times New Roman" w:cs="Times New Roman"/>
          <w:sz w:val="24"/>
          <w:szCs w:val="24"/>
        </w:rPr>
        <w:t xml:space="preserve">bahwa strategi kepala sekolah adalah untuk meningkatkan kualitas sumber daya manusia di bidang TIK dalam hal fasilitas dan infrastruktur, keterbukaan dengan perkembangan untuk menghadapi hal-hal yang akan terjadi di era digital 4.0, reaksi </w:t>
      </w:r>
      <w:r w:rsidR="00265B89" w:rsidRPr="005115BC">
        <w:rPr>
          <w:rFonts w:ascii="Times New Roman" w:hAnsi="Times New Roman" w:cs="Times New Roman"/>
          <w:sz w:val="24"/>
          <w:szCs w:val="24"/>
        </w:rPr>
        <w:t xml:space="preserve">cepat </w:t>
      </w:r>
      <w:r w:rsidR="0099753C" w:rsidRPr="005115BC">
        <w:rPr>
          <w:rFonts w:ascii="Times New Roman" w:hAnsi="Times New Roman" w:cs="Times New Roman"/>
          <w:sz w:val="24"/>
          <w:szCs w:val="24"/>
        </w:rPr>
        <w:t xml:space="preserve">yang akan dilakukan </w:t>
      </w:r>
      <w:r w:rsidR="00265B89" w:rsidRPr="005115BC">
        <w:rPr>
          <w:rFonts w:ascii="Times New Roman" w:hAnsi="Times New Roman" w:cs="Times New Roman"/>
          <w:sz w:val="24"/>
          <w:szCs w:val="24"/>
        </w:rPr>
        <w:t xml:space="preserve">dalam menghadapi </w:t>
      </w:r>
      <w:r w:rsidR="0099753C" w:rsidRPr="005115BC">
        <w:rPr>
          <w:rFonts w:ascii="Times New Roman" w:hAnsi="Times New Roman" w:cs="Times New Roman"/>
          <w:sz w:val="24"/>
          <w:szCs w:val="24"/>
        </w:rPr>
        <w:t xml:space="preserve">perubahan di era 4.0, berorientasi pada proses dan hasil, </w:t>
      </w:r>
      <w:r w:rsidR="00265B89" w:rsidRPr="005115BC">
        <w:rPr>
          <w:rFonts w:ascii="Times New Roman" w:hAnsi="Times New Roman" w:cs="Times New Roman"/>
          <w:sz w:val="24"/>
          <w:szCs w:val="24"/>
        </w:rPr>
        <w:t>dan m</w:t>
      </w:r>
      <w:r w:rsidR="0099753C" w:rsidRPr="005115BC">
        <w:rPr>
          <w:rFonts w:ascii="Times New Roman" w:hAnsi="Times New Roman" w:cs="Times New Roman"/>
          <w:sz w:val="24"/>
          <w:szCs w:val="24"/>
        </w:rPr>
        <w:t>enguasai formula 4C, yaitu: berpikir kritis, kreativitas, komunikasi, kolaborasi.</w:t>
      </w:r>
      <w:r w:rsidR="00265B89" w:rsidRPr="005115BC">
        <w:rPr>
          <w:rFonts w:ascii="Times New Roman" w:hAnsi="Times New Roman" w:cs="Times New Roman"/>
          <w:sz w:val="24"/>
          <w:szCs w:val="24"/>
        </w:rPr>
        <w:t xml:space="preserve"> </w:t>
      </w:r>
    </w:p>
    <w:p w:rsidR="00E531D9" w:rsidRPr="005115BC" w:rsidRDefault="00265B89"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Sementara itu, </w:t>
      </w:r>
      <w:r w:rsidR="0099753C" w:rsidRPr="005115BC">
        <w:rPr>
          <w:rFonts w:ascii="Times New Roman" w:hAnsi="Times New Roman" w:cs="Times New Roman"/>
          <w:sz w:val="24"/>
          <w:szCs w:val="24"/>
        </w:rPr>
        <w:fldChar w:fldCharType="begin" w:fldLock="1"/>
      </w:r>
      <w:r w:rsidR="00F93458" w:rsidRPr="005115BC">
        <w:rPr>
          <w:rFonts w:ascii="Times New Roman" w:hAnsi="Times New Roman" w:cs="Times New Roman"/>
          <w:sz w:val="24"/>
          <w:szCs w:val="24"/>
        </w:rPr>
        <w:instrText>ADDIN CSL_CITATION {"citationItems":[{"id":"ITEM-1","itemData":{"ISBN":"9781909437760","author":[{"dropping-particle":"","family":"Day","given":"Christopher","non-dropping-particle":"","parse-names":false,"suffix":""},{"dropping-particle":"","family":"Sammons","given":"Pamela","non-dropping-particle":"","parse-names":false,"suffix":""}],"id":"ITEM-1","issued":{"date-parts":[["2014"]]},"number-of-pages":"1-72","publisher":"UK: Education Development Trust","publisher-place":"United Kingdom","title":"Successful School Leadership","type":"book"},"uris":["http://www.mendeley.com/documents/?uuid=e8644f96-b4ee-48e4-bffd-3337d9bd606c"]}],"mendeley":{"formattedCitation":"(Day &amp; Sammons, 2014)","manualFormatting":"Day &amp; Sammons (2014)","plainTextFormattedCitation":"(Day &amp; Sammons, 2014)","previouslyFormattedCitation":"(Day &amp; Sammons, 2014)"},"properties":{"noteIndex":0},"schema":"https://github.com/citation-style-language/schema/raw/master/csl-citation.json"}</w:instrText>
      </w:r>
      <w:r w:rsidR="0099753C" w:rsidRPr="005115BC">
        <w:rPr>
          <w:rFonts w:ascii="Times New Roman" w:hAnsi="Times New Roman" w:cs="Times New Roman"/>
          <w:sz w:val="24"/>
          <w:szCs w:val="24"/>
        </w:rPr>
        <w:fldChar w:fldCharType="separate"/>
      </w:r>
      <w:r w:rsidR="00F93458" w:rsidRPr="005115BC">
        <w:rPr>
          <w:rFonts w:ascii="Times New Roman" w:hAnsi="Times New Roman" w:cs="Times New Roman"/>
          <w:noProof/>
          <w:sz w:val="24"/>
          <w:szCs w:val="24"/>
        </w:rPr>
        <w:t>Day &amp; Sammons (</w:t>
      </w:r>
      <w:r w:rsidR="0099753C" w:rsidRPr="005115BC">
        <w:rPr>
          <w:rFonts w:ascii="Times New Roman" w:hAnsi="Times New Roman" w:cs="Times New Roman"/>
          <w:noProof/>
          <w:sz w:val="24"/>
          <w:szCs w:val="24"/>
        </w:rPr>
        <w:t>2014)</w:t>
      </w:r>
      <w:r w:rsidR="0099753C" w:rsidRPr="005115BC">
        <w:rPr>
          <w:rFonts w:ascii="Times New Roman" w:hAnsi="Times New Roman" w:cs="Times New Roman"/>
          <w:sz w:val="24"/>
          <w:szCs w:val="24"/>
        </w:rPr>
        <w:fldChar w:fldCharType="end"/>
      </w:r>
      <w:r w:rsidR="0099753C" w:rsidRPr="005115BC">
        <w:rPr>
          <w:rFonts w:ascii="Times New Roman" w:hAnsi="Times New Roman" w:cs="Times New Roman"/>
          <w:sz w:val="24"/>
          <w:szCs w:val="24"/>
        </w:rPr>
        <w:t xml:space="preserve"> </w:t>
      </w:r>
      <w:r w:rsidRPr="005115BC">
        <w:rPr>
          <w:rFonts w:ascii="Times New Roman" w:hAnsi="Times New Roman" w:cs="Times New Roman"/>
          <w:sz w:val="24"/>
          <w:szCs w:val="24"/>
        </w:rPr>
        <w:t>mengungkapkan bahwa k</w:t>
      </w:r>
      <w:r w:rsidR="0099753C" w:rsidRPr="005115BC">
        <w:rPr>
          <w:rFonts w:ascii="Times New Roman" w:hAnsi="Times New Roman" w:cs="Times New Roman"/>
          <w:sz w:val="24"/>
          <w:szCs w:val="24"/>
        </w:rPr>
        <w:t>epala sekolah yang efektif memberikan visi da</w:t>
      </w:r>
      <w:r w:rsidRPr="005115BC">
        <w:rPr>
          <w:rFonts w:ascii="Times New Roman" w:hAnsi="Times New Roman" w:cs="Times New Roman"/>
          <w:sz w:val="24"/>
          <w:szCs w:val="24"/>
        </w:rPr>
        <w:t xml:space="preserve">n arah yang jelas bagi sekolah, memiliki skala prioritas, </w:t>
      </w:r>
      <w:r w:rsidR="0099753C" w:rsidRPr="005115BC">
        <w:rPr>
          <w:rFonts w:ascii="Times New Roman" w:hAnsi="Times New Roman" w:cs="Times New Roman"/>
          <w:sz w:val="24"/>
          <w:szCs w:val="24"/>
        </w:rPr>
        <w:t xml:space="preserve">memusatkan perhatian </w:t>
      </w:r>
      <w:r w:rsidRPr="005115BC">
        <w:rPr>
          <w:rFonts w:ascii="Times New Roman" w:hAnsi="Times New Roman" w:cs="Times New Roman"/>
          <w:sz w:val="24"/>
          <w:szCs w:val="24"/>
        </w:rPr>
        <w:t>pada</w:t>
      </w:r>
      <w:r w:rsidR="00C007DC" w:rsidRPr="005115BC">
        <w:rPr>
          <w:rFonts w:ascii="Times New Roman" w:hAnsi="Times New Roman" w:cs="Times New Roman"/>
          <w:sz w:val="24"/>
          <w:szCs w:val="24"/>
        </w:rPr>
        <w:t xml:space="preserve"> guru dan</w:t>
      </w:r>
      <w:r w:rsidRPr="005115BC">
        <w:rPr>
          <w:rFonts w:ascii="Times New Roman" w:hAnsi="Times New Roman" w:cs="Times New Roman"/>
          <w:sz w:val="24"/>
          <w:szCs w:val="24"/>
        </w:rPr>
        <w:t xml:space="preserve"> </w:t>
      </w:r>
      <w:r w:rsidR="00C007DC" w:rsidRPr="005115BC">
        <w:rPr>
          <w:rFonts w:ascii="Times New Roman" w:hAnsi="Times New Roman" w:cs="Times New Roman"/>
          <w:sz w:val="24"/>
          <w:szCs w:val="24"/>
        </w:rPr>
        <w:t xml:space="preserve">staf, dan </w:t>
      </w:r>
      <w:r w:rsidR="0099753C" w:rsidRPr="005115BC">
        <w:rPr>
          <w:rFonts w:ascii="Times New Roman" w:hAnsi="Times New Roman" w:cs="Times New Roman"/>
          <w:sz w:val="24"/>
          <w:szCs w:val="24"/>
        </w:rPr>
        <w:t xml:space="preserve">membiarkan </w:t>
      </w:r>
      <w:r w:rsidR="00C007DC" w:rsidRPr="005115BC">
        <w:rPr>
          <w:rFonts w:ascii="Times New Roman" w:hAnsi="Times New Roman" w:cs="Times New Roman"/>
          <w:sz w:val="24"/>
          <w:szCs w:val="24"/>
        </w:rPr>
        <w:t xml:space="preserve">guru untuk mengembangkan </w:t>
      </w:r>
      <w:r w:rsidR="0099753C" w:rsidRPr="005115BC">
        <w:rPr>
          <w:rFonts w:ascii="Times New Roman" w:hAnsi="Times New Roman" w:cs="Times New Roman"/>
          <w:sz w:val="24"/>
          <w:szCs w:val="24"/>
        </w:rPr>
        <w:t xml:space="preserve">inisiatif yang akan berdampak </w:t>
      </w:r>
      <w:r w:rsidR="00C007DC" w:rsidRPr="005115BC">
        <w:rPr>
          <w:rFonts w:ascii="Times New Roman" w:hAnsi="Times New Roman" w:cs="Times New Roman"/>
          <w:sz w:val="24"/>
          <w:szCs w:val="24"/>
        </w:rPr>
        <w:t>pada pencapaian prestasi siswa</w:t>
      </w:r>
      <w:r w:rsidR="0099753C" w:rsidRPr="005115BC">
        <w:rPr>
          <w:rFonts w:ascii="Times New Roman" w:hAnsi="Times New Roman" w:cs="Times New Roman"/>
          <w:sz w:val="24"/>
          <w:szCs w:val="24"/>
        </w:rPr>
        <w:t xml:space="preserve">. </w:t>
      </w:r>
      <w:r w:rsidR="00FD0A69" w:rsidRPr="005115BC">
        <w:rPr>
          <w:rFonts w:ascii="Times New Roman" w:hAnsi="Times New Roman" w:cs="Times New Roman"/>
          <w:sz w:val="24"/>
          <w:szCs w:val="24"/>
        </w:rPr>
        <w:t xml:space="preserve">Para pemimpin sekolah memperbaiki proses belajar mengajar secara tidak langsung dan pengaruh yang paling besar adalah melalui pemberian motivasi pada guru dan staf, menunjukkan komitmen dan membangun kondisi yang baik untuk bekerja </w:t>
      </w:r>
      <w:r w:rsidR="00FD0A69" w:rsidRPr="005115BC">
        <w:rPr>
          <w:rFonts w:ascii="Times New Roman" w:hAnsi="Times New Roman" w:cs="Times New Roman"/>
          <w:sz w:val="24"/>
          <w:szCs w:val="24"/>
        </w:rPr>
        <w:fldChar w:fldCharType="begin" w:fldLock="1"/>
      </w:r>
      <w:r w:rsidR="00E531D9" w:rsidRPr="005115BC">
        <w:rPr>
          <w:rFonts w:ascii="Times New Roman" w:hAnsi="Times New Roman" w:cs="Times New Roman"/>
          <w:sz w:val="24"/>
          <w:szCs w:val="24"/>
        </w:rPr>
        <w:instrText>ADDIN CSL_CITATION {"citationItems":[{"id":"ITEM-1","itemData":{"ISBN":"978-602-8395-74-8","author":[{"dropping-particle":"","family":"Sanusi","given":"Achmad","non-dropping-particle":"","parse-names":false,"suffix":""}],"id":"ITEM-1","issued":{"date-parts":[["2013"]]},"number-of-pages":"1-149","publisher":"Bandung: Nuansa Cendekia","publisher-place":"Bandung","title":"Kepemimpinan Pendidikan","type":"book"},"uris":["http://www.mendeley.com/documents/?uuid=ca537211-6576-413a-bc4e-826b9a59eb77"]}],"mendeley":{"formattedCitation":"(Sanusi, 2013)","plainTextFormattedCitation":"(Sanusi, 2013)","previouslyFormattedCitation":"(Sanusi, 2013)"},"properties":{"noteIndex":0},"schema":"https://github.com/citation-style-language/schema/raw/master/csl-citation.json"}</w:instrText>
      </w:r>
      <w:r w:rsidR="00FD0A69" w:rsidRPr="005115BC">
        <w:rPr>
          <w:rFonts w:ascii="Times New Roman" w:hAnsi="Times New Roman" w:cs="Times New Roman"/>
          <w:sz w:val="24"/>
          <w:szCs w:val="24"/>
        </w:rPr>
        <w:fldChar w:fldCharType="separate"/>
      </w:r>
      <w:r w:rsidR="00FD0A69" w:rsidRPr="005115BC">
        <w:rPr>
          <w:rFonts w:ascii="Times New Roman" w:hAnsi="Times New Roman" w:cs="Times New Roman"/>
          <w:noProof/>
          <w:sz w:val="24"/>
          <w:szCs w:val="24"/>
        </w:rPr>
        <w:t>(Sanusi, 2013)</w:t>
      </w:r>
      <w:r w:rsidR="00FD0A69" w:rsidRPr="005115BC">
        <w:rPr>
          <w:rFonts w:ascii="Times New Roman" w:hAnsi="Times New Roman" w:cs="Times New Roman"/>
          <w:sz w:val="24"/>
          <w:szCs w:val="24"/>
        </w:rPr>
        <w:fldChar w:fldCharType="end"/>
      </w:r>
      <w:r w:rsidR="00FD0A69" w:rsidRPr="005115BC">
        <w:rPr>
          <w:rFonts w:ascii="Times New Roman" w:hAnsi="Times New Roman" w:cs="Times New Roman"/>
          <w:sz w:val="24"/>
          <w:szCs w:val="24"/>
        </w:rPr>
        <w:t>. Artinya kep</w:t>
      </w:r>
      <w:r w:rsidR="00BF06C3" w:rsidRPr="005115BC">
        <w:rPr>
          <w:rFonts w:ascii="Times New Roman" w:hAnsi="Times New Roman" w:cs="Times New Roman"/>
          <w:sz w:val="24"/>
          <w:szCs w:val="24"/>
        </w:rPr>
        <w:t>e</w:t>
      </w:r>
      <w:r w:rsidR="00FD0A69" w:rsidRPr="005115BC">
        <w:rPr>
          <w:rFonts w:ascii="Times New Roman" w:hAnsi="Times New Roman" w:cs="Times New Roman"/>
          <w:sz w:val="24"/>
          <w:szCs w:val="24"/>
        </w:rPr>
        <w:t>mimpinan kepala sekolah secara tidak langsung berpengaruh terhadap prestasi siswa</w:t>
      </w:r>
      <w:r w:rsidR="00BF06C3" w:rsidRPr="005115BC">
        <w:rPr>
          <w:rFonts w:ascii="Times New Roman" w:hAnsi="Times New Roman" w:cs="Times New Roman"/>
          <w:sz w:val="24"/>
          <w:szCs w:val="24"/>
        </w:rPr>
        <w:t xml:space="preserve">, tetapi </w:t>
      </w:r>
      <w:r w:rsidR="00FD0A69" w:rsidRPr="005115BC">
        <w:rPr>
          <w:rFonts w:ascii="Times New Roman" w:hAnsi="Times New Roman" w:cs="Times New Roman"/>
          <w:sz w:val="24"/>
          <w:szCs w:val="24"/>
        </w:rPr>
        <w:t xml:space="preserve">melalui kemampuan </w:t>
      </w:r>
      <w:r w:rsidR="00BF06C3" w:rsidRPr="005115BC">
        <w:rPr>
          <w:rFonts w:ascii="Times New Roman" w:hAnsi="Times New Roman" w:cs="Times New Roman"/>
          <w:sz w:val="24"/>
          <w:szCs w:val="24"/>
        </w:rPr>
        <w:t xml:space="preserve">kepemimpinan </w:t>
      </w:r>
      <w:r w:rsidR="00FD0A69" w:rsidRPr="005115BC">
        <w:rPr>
          <w:rFonts w:ascii="Times New Roman" w:hAnsi="Times New Roman" w:cs="Times New Roman"/>
          <w:sz w:val="24"/>
          <w:szCs w:val="24"/>
        </w:rPr>
        <w:t xml:space="preserve">kepala sekolah memberikan motivasi </w:t>
      </w:r>
      <w:r w:rsidR="00C33D20" w:rsidRPr="005115BC">
        <w:rPr>
          <w:rFonts w:ascii="Times New Roman" w:hAnsi="Times New Roman" w:cs="Times New Roman"/>
          <w:sz w:val="24"/>
          <w:szCs w:val="24"/>
        </w:rPr>
        <w:t xml:space="preserve">dan bimbingan </w:t>
      </w:r>
      <w:r w:rsidR="00FD0A69" w:rsidRPr="005115BC">
        <w:rPr>
          <w:rFonts w:ascii="Times New Roman" w:hAnsi="Times New Roman" w:cs="Times New Roman"/>
          <w:sz w:val="24"/>
          <w:szCs w:val="24"/>
        </w:rPr>
        <w:t xml:space="preserve">kepada </w:t>
      </w:r>
      <w:r w:rsidR="00C33D20" w:rsidRPr="005115BC">
        <w:rPr>
          <w:rFonts w:ascii="Times New Roman" w:hAnsi="Times New Roman" w:cs="Times New Roman"/>
          <w:sz w:val="24"/>
          <w:szCs w:val="24"/>
        </w:rPr>
        <w:t xml:space="preserve">para </w:t>
      </w:r>
      <w:r w:rsidR="00FD0A69" w:rsidRPr="005115BC">
        <w:rPr>
          <w:rFonts w:ascii="Times New Roman" w:hAnsi="Times New Roman" w:cs="Times New Roman"/>
          <w:sz w:val="24"/>
          <w:szCs w:val="24"/>
        </w:rPr>
        <w:t>guru</w:t>
      </w:r>
      <w:r w:rsidR="00C33D20" w:rsidRPr="005115BC">
        <w:rPr>
          <w:rFonts w:ascii="Times New Roman" w:hAnsi="Times New Roman" w:cs="Times New Roman"/>
          <w:sz w:val="24"/>
          <w:szCs w:val="24"/>
        </w:rPr>
        <w:t xml:space="preserve"> dan staf</w:t>
      </w:r>
      <w:r w:rsidR="00BF06C3" w:rsidRPr="005115BC">
        <w:rPr>
          <w:rFonts w:ascii="Times New Roman" w:hAnsi="Times New Roman" w:cs="Times New Roman"/>
          <w:sz w:val="24"/>
          <w:szCs w:val="24"/>
        </w:rPr>
        <w:t xml:space="preserve">. </w:t>
      </w:r>
      <w:r w:rsidR="00E531D9" w:rsidRPr="005115BC">
        <w:rPr>
          <w:rFonts w:ascii="Times New Roman" w:hAnsi="Times New Roman" w:cs="Times New Roman"/>
          <w:sz w:val="24"/>
          <w:szCs w:val="24"/>
        </w:rPr>
        <w:t xml:space="preserve">Hasil penelitian </w:t>
      </w:r>
      <w:r w:rsidR="00E531D9" w:rsidRPr="005115BC">
        <w:rPr>
          <w:rFonts w:ascii="Times New Roman" w:hAnsi="Times New Roman" w:cs="Times New Roman"/>
          <w:sz w:val="24"/>
          <w:szCs w:val="24"/>
        </w:rPr>
        <w:fldChar w:fldCharType="begin" w:fldLock="1"/>
      </w:r>
      <w:r w:rsidR="00471935">
        <w:rPr>
          <w:rFonts w:ascii="Times New Roman" w:hAnsi="Times New Roman" w:cs="Times New Roman"/>
          <w:sz w:val="24"/>
          <w:szCs w:val="24"/>
        </w:rPr>
        <w:instrText>ADDIN CSL_CITATION {"citationItems":[{"id":"ITEM-1","itemData":{"DOI":"https://doi.org/10.21831/cp.v3i3.4206","ISBN":"0122267656","author":[{"dropping-particle":"","family":"Surachmi","given":"Sri","non-dropping-particle":"","parse-names":false,"suffix":""}],"container-title":"Cakrawala Pendidikan","id":"ITEM-1","issue":"3","issued":{"date-parts":[["2011"]]},"page":"430-439","title":"Efektivitas Dimensi Internal Kepala Sekolah dalam Kepemimpinan Pembelajaran","type":"article-journal","volume":"30"},"uris":["http://www.mendeley.com/documents/?uuid=9b5ac3c0-5652-4b91-baee-e0de558eee45"]}],"mendeley":{"formattedCitation":"(Surachmi, 2011)","manualFormatting":"Surachmi (2011)","plainTextFormattedCitation":"(Surachmi, 2011)","previouslyFormattedCitation":"(Surachmi, 2011)"},"properties":{"noteIndex":0},"schema":"https://github.com/citation-style-language/schema/raw/master/csl-citation.json"}</w:instrText>
      </w:r>
      <w:r w:rsidR="00E531D9" w:rsidRPr="005115BC">
        <w:rPr>
          <w:rFonts w:ascii="Times New Roman" w:hAnsi="Times New Roman" w:cs="Times New Roman"/>
          <w:sz w:val="24"/>
          <w:szCs w:val="24"/>
        </w:rPr>
        <w:fldChar w:fldCharType="separate"/>
      </w:r>
      <w:r w:rsidR="00E531D9" w:rsidRPr="005115BC">
        <w:rPr>
          <w:rFonts w:ascii="Times New Roman" w:hAnsi="Times New Roman" w:cs="Times New Roman"/>
          <w:noProof/>
          <w:sz w:val="24"/>
          <w:szCs w:val="24"/>
        </w:rPr>
        <w:t>Surachmi (2011)</w:t>
      </w:r>
      <w:r w:rsidR="00E531D9" w:rsidRPr="005115BC">
        <w:rPr>
          <w:rFonts w:ascii="Times New Roman" w:hAnsi="Times New Roman" w:cs="Times New Roman"/>
          <w:sz w:val="24"/>
          <w:szCs w:val="24"/>
        </w:rPr>
        <w:fldChar w:fldCharType="end"/>
      </w:r>
      <w:r w:rsidR="00E531D9" w:rsidRPr="005115BC">
        <w:rPr>
          <w:rFonts w:ascii="Times New Roman" w:hAnsi="Times New Roman" w:cs="Times New Roman"/>
          <w:sz w:val="24"/>
          <w:szCs w:val="24"/>
        </w:rPr>
        <w:t xml:space="preserve"> menunjukkan bahwa dimensi-dimensi internal seperti kejelasan misi sekolah, organisasi pembelajaran, peningkatan praktik pembelajaran, </w:t>
      </w:r>
      <w:r w:rsidR="00D25F89" w:rsidRPr="005115BC">
        <w:rPr>
          <w:rFonts w:ascii="Times New Roman" w:hAnsi="Times New Roman" w:cs="Times New Roman"/>
          <w:sz w:val="24"/>
          <w:szCs w:val="24"/>
        </w:rPr>
        <w:t xml:space="preserve">dan </w:t>
      </w:r>
      <w:r w:rsidR="00E531D9" w:rsidRPr="005115BC">
        <w:rPr>
          <w:rFonts w:ascii="Times New Roman" w:hAnsi="Times New Roman" w:cs="Times New Roman"/>
          <w:sz w:val="24"/>
          <w:szCs w:val="24"/>
        </w:rPr>
        <w:t>peningkatan iklim sekolah</w:t>
      </w:r>
      <w:r w:rsidR="00D25F89" w:rsidRPr="005115BC">
        <w:rPr>
          <w:rFonts w:ascii="Times New Roman" w:hAnsi="Times New Roman" w:cs="Times New Roman"/>
          <w:sz w:val="24"/>
          <w:szCs w:val="24"/>
        </w:rPr>
        <w:t xml:space="preserve"> berhubungan dengan praktik</w:t>
      </w:r>
      <w:r w:rsidR="00E531D9" w:rsidRPr="005115BC">
        <w:rPr>
          <w:rFonts w:ascii="Times New Roman" w:hAnsi="Times New Roman" w:cs="Times New Roman"/>
          <w:sz w:val="24"/>
          <w:szCs w:val="24"/>
        </w:rPr>
        <w:t xml:space="preserve"> kepemimpinan instruksional </w:t>
      </w:r>
      <w:r w:rsidR="00D25F89" w:rsidRPr="005115BC">
        <w:rPr>
          <w:rFonts w:ascii="Times New Roman" w:hAnsi="Times New Roman" w:cs="Times New Roman"/>
          <w:sz w:val="24"/>
          <w:szCs w:val="24"/>
        </w:rPr>
        <w:t>kepala sekolah dengan persentase hubungan sebesar</w:t>
      </w:r>
      <w:r w:rsidR="00E531D9" w:rsidRPr="005115BC">
        <w:rPr>
          <w:rFonts w:ascii="Times New Roman" w:hAnsi="Times New Roman" w:cs="Times New Roman"/>
          <w:sz w:val="24"/>
          <w:szCs w:val="24"/>
        </w:rPr>
        <w:t xml:space="preserve"> 91,22%.</w:t>
      </w:r>
      <w:r w:rsidR="006313A9" w:rsidRPr="005115BC">
        <w:rPr>
          <w:rFonts w:ascii="Times New Roman" w:hAnsi="Times New Roman" w:cs="Times New Roman"/>
          <w:sz w:val="24"/>
          <w:szCs w:val="24"/>
        </w:rPr>
        <w:t xml:space="preserve"> </w:t>
      </w:r>
    </w:p>
    <w:p w:rsidR="00C007DC" w:rsidRPr="0007186C" w:rsidRDefault="00C007DC" w:rsidP="00702D25">
      <w:pPr>
        <w:spacing w:after="0" w:line="240" w:lineRule="auto"/>
        <w:ind w:firstLine="567"/>
        <w:jc w:val="both"/>
        <w:rPr>
          <w:rFonts w:ascii="Times New Roman" w:hAnsi="Times New Roman" w:cs="Times New Roman"/>
          <w:sz w:val="12"/>
          <w:szCs w:val="12"/>
        </w:rPr>
      </w:pPr>
    </w:p>
    <w:p w:rsidR="00A570A8" w:rsidRPr="005115BC" w:rsidRDefault="00FA5942"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t xml:space="preserve">Aspek </w:t>
      </w:r>
      <w:r w:rsidR="00EF3F48" w:rsidRPr="005115BC">
        <w:rPr>
          <w:rFonts w:ascii="Times New Roman" w:hAnsi="Times New Roman" w:cs="Times New Roman"/>
          <w:b/>
          <w:sz w:val="24"/>
          <w:szCs w:val="24"/>
        </w:rPr>
        <w:t xml:space="preserve">Budaya </w:t>
      </w:r>
      <w:r w:rsidR="00A570A8" w:rsidRPr="005115BC">
        <w:rPr>
          <w:rFonts w:ascii="Times New Roman" w:hAnsi="Times New Roman" w:cs="Times New Roman"/>
          <w:b/>
          <w:sz w:val="24"/>
          <w:szCs w:val="24"/>
        </w:rPr>
        <w:t>Organisasi</w:t>
      </w:r>
    </w:p>
    <w:p w:rsidR="009723C3" w:rsidRPr="005115BC" w:rsidRDefault="00397274"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Budaya organisasi merupakan variabel yang berpengaruh terhadap kinerja sebuah organisasi. Budaya </w:t>
      </w:r>
      <w:r w:rsidR="00E828F3" w:rsidRPr="005115BC">
        <w:rPr>
          <w:rFonts w:ascii="Times New Roman" w:hAnsi="Times New Roman" w:cs="Times New Roman"/>
          <w:sz w:val="24"/>
          <w:szCs w:val="24"/>
        </w:rPr>
        <w:t xml:space="preserve">organisasi terdiri dari asumsi, keyakinan, dan nilai bersama bagi para anggotanya. </w:t>
      </w:r>
      <w:r w:rsidR="000D2FF1" w:rsidRPr="005115BC">
        <w:rPr>
          <w:rFonts w:ascii="Times New Roman" w:hAnsi="Times New Roman" w:cs="Times New Roman"/>
          <w:sz w:val="24"/>
          <w:szCs w:val="24"/>
        </w:rPr>
        <w:t xml:space="preserve">Budaya organisasi fokus terhadap nilai-nilai, keyakinan-keyakinan, dan norma-norma individu </w:t>
      </w:r>
      <w:r w:rsidR="00D06434" w:rsidRPr="005115BC">
        <w:rPr>
          <w:rFonts w:ascii="Times New Roman" w:hAnsi="Times New Roman" w:cs="Times New Roman"/>
          <w:sz w:val="24"/>
          <w:szCs w:val="24"/>
        </w:rPr>
        <w:t xml:space="preserve">dan bagimana persepsi-persepsi ini bergabung atau bersatu dalam makna-makna organisasi </w:t>
      </w:r>
      <w:r w:rsidR="00D06434" w:rsidRPr="005115BC">
        <w:rPr>
          <w:rFonts w:ascii="Times New Roman" w:hAnsi="Times New Roman" w:cs="Times New Roman"/>
          <w:sz w:val="24"/>
          <w:szCs w:val="24"/>
        </w:rPr>
        <w:fldChar w:fldCharType="begin" w:fldLock="1"/>
      </w:r>
      <w:r w:rsidR="00FD0A69" w:rsidRPr="005115BC">
        <w:rPr>
          <w:rFonts w:ascii="Times New Roman" w:hAnsi="Times New Roman" w:cs="Times New Roman"/>
          <w:sz w:val="24"/>
          <w:szCs w:val="24"/>
        </w:rPr>
        <w:instrText>ADDIN CSL_CITATION {"citationItems":[{"id":"ITEM-1","itemData":{"author":[{"dropping-particle":"","family":"Bush","given":"Tony","non-dropping-particle":"","parse-names":false,"suffix":""},{"dropping-particle":"","family":"Coleman","given":"Marianne","non-dropping-particle":"","parse-names":false,"suffix":""}],"edition":"Cet. I","id":"ITEM-1","issued":{"date-parts":[["2012"]]},"publisher":"Jogjakarta: IRCiSoD","publisher-place":"Jogjakarta","title":"Manajemen Mutu Kepemimpinan Pendidikan","type":"book"},"uris":["http://www.mendeley.com/documents/?uuid=9c61ff10-ca6b-40ce-bc1e-4bfa2dd0b106"]}],"mendeley":{"formattedCitation":"(Bush &amp; Coleman, 2012)","plainTextFormattedCitation":"(Bush &amp; Coleman, 2012)","previouslyFormattedCitation":"(Bush &amp; Coleman, 2012)"},"properties":{"noteIndex":0},"schema":"https://github.com/citation-style-language/schema/raw/master/csl-citation.json"}</w:instrText>
      </w:r>
      <w:r w:rsidR="00D06434" w:rsidRPr="005115BC">
        <w:rPr>
          <w:rFonts w:ascii="Times New Roman" w:hAnsi="Times New Roman" w:cs="Times New Roman"/>
          <w:sz w:val="24"/>
          <w:szCs w:val="24"/>
        </w:rPr>
        <w:fldChar w:fldCharType="separate"/>
      </w:r>
      <w:r w:rsidR="00D06434" w:rsidRPr="005115BC">
        <w:rPr>
          <w:rFonts w:ascii="Times New Roman" w:hAnsi="Times New Roman" w:cs="Times New Roman"/>
          <w:noProof/>
          <w:sz w:val="24"/>
          <w:szCs w:val="24"/>
        </w:rPr>
        <w:t>(Bush &amp; Coleman, 2012)</w:t>
      </w:r>
      <w:r w:rsidR="00D06434" w:rsidRPr="005115BC">
        <w:rPr>
          <w:rFonts w:ascii="Times New Roman" w:hAnsi="Times New Roman" w:cs="Times New Roman"/>
          <w:sz w:val="24"/>
          <w:szCs w:val="24"/>
        </w:rPr>
        <w:fldChar w:fldCharType="end"/>
      </w:r>
      <w:r w:rsidR="00D06434" w:rsidRPr="005115BC">
        <w:rPr>
          <w:rFonts w:ascii="Times New Roman" w:hAnsi="Times New Roman" w:cs="Times New Roman"/>
          <w:sz w:val="24"/>
          <w:szCs w:val="24"/>
        </w:rPr>
        <w:t xml:space="preserve">. </w:t>
      </w:r>
      <w:r w:rsidR="00E828F3" w:rsidRPr="005115BC">
        <w:rPr>
          <w:rFonts w:ascii="Times New Roman" w:hAnsi="Times New Roman" w:cs="Times New Roman"/>
          <w:sz w:val="24"/>
          <w:szCs w:val="24"/>
        </w:rPr>
        <w:t xml:space="preserve">Keyakinan dan nilai-nilai yang mendasari membantu anggota menghadapi masalah kelangsungan hidup di lingkungan eksternal dan menjaga integrasi internal </w:t>
      </w:r>
      <w:r w:rsidR="00E828F3" w:rsidRPr="005115BC">
        <w:rPr>
          <w:rFonts w:ascii="Times New Roman" w:hAnsi="Times New Roman" w:cs="Times New Roman"/>
          <w:sz w:val="24"/>
          <w:szCs w:val="24"/>
        </w:rPr>
        <w:fldChar w:fldCharType="begin" w:fldLock="1"/>
      </w:r>
      <w:r w:rsidR="00E828F3"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plainTextFormattedCitation":"(Yukl, 2013)","previouslyFormattedCitation":"(Yukl, 2013)"},"properties":{"noteIndex":0},"schema":"https://github.com/citation-style-language/schema/raw/master/csl-citation.json"}</w:instrText>
      </w:r>
      <w:r w:rsidR="00E828F3" w:rsidRPr="005115BC">
        <w:rPr>
          <w:rFonts w:ascii="Times New Roman" w:hAnsi="Times New Roman" w:cs="Times New Roman"/>
          <w:sz w:val="24"/>
          <w:szCs w:val="24"/>
        </w:rPr>
        <w:fldChar w:fldCharType="separate"/>
      </w:r>
      <w:r w:rsidR="00E828F3" w:rsidRPr="005115BC">
        <w:rPr>
          <w:rFonts w:ascii="Times New Roman" w:hAnsi="Times New Roman" w:cs="Times New Roman"/>
          <w:noProof/>
          <w:sz w:val="24"/>
          <w:szCs w:val="24"/>
        </w:rPr>
        <w:t>(Yukl, 2013)</w:t>
      </w:r>
      <w:r w:rsidR="00E828F3" w:rsidRPr="005115BC">
        <w:rPr>
          <w:rFonts w:ascii="Times New Roman" w:hAnsi="Times New Roman" w:cs="Times New Roman"/>
          <w:sz w:val="24"/>
          <w:szCs w:val="24"/>
        </w:rPr>
        <w:fldChar w:fldCharType="end"/>
      </w:r>
      <w:r w:rsidR="00E828F3" w:rsidRPr="005115BC">
        <w:rPr>
          <w:rFonts w:ascii="Times New Roman" w:hAnsi="Times New Roman" w:cs="Times New Roman"/>
          <w:sz w:val="24"/>
          <w:szCs w:val="24"/>
        </w:rPr>
        <w:t xml:space="preserve">. </w:t>
      </w:r>
      <w:r w:rsidRPr="005115BC">
        <w:rPr>
          <w:rFonts w:ascii="Times New Roman" w:hAnsi="Times New Roman" w:cs="Times New Roman"/>
          <w:sz w:val="24"/>
          <w:szCs w:val="24"/>
        </w:rPr>
        <w:t xml:space="preserve">Budaya </w:t>
      </w:r>
      <w:r w:rsidR="00E828F3" w:rsidRPr="005115BC">
        <w:rPr>
          <w:rFonts w:ascii="Times New Roman" w:hAnsi="Times New Roman" w:cs="Times New Roman"/>
          <w:sz w:val="24"/>
          <w:szCs w:val="24"/>
        </w:rPr>
        <w:t xml:space="preserve">setiap organisasi berbeda-beda, ada yang kuat ada </w:t>
      </w:r>
      <w:r w:rsidR="00052CF7" w:rsidRPr="005115BC">
        <w:rPr>
          <w:rFonts w:ascii="Times New Roman" w:hAnsi="Times New Roman" w:cs="Times New Roman"/>
          <w:sz w:val="24"/>
          <w:szCs w:val="24"/>
        </w:rPr>
        <w:t xml:space="preserve">juga yang </w:t>
      </w:r>
      <w:r w:rsidRPr="005115BC">
        <w:rPr>
          <w:rFonts w:ascii="Times New Roman" w:hAnsi="Times New Roman" w:cs="Times New Roman"/>
          <w:sz w:val="24"/>
          <w:szCs w:val="24"/>
        </w:rPr>
        <w:t xml:space="preserve">lemah, </w:t>
      </w:r>
      <w:r w:rsidR="00E828F3" w:rsidRPr="005115BC">
        <w:rPr>
          <w:rFonts w:ascii="Times New Roman" w:hAnsi="Times New Roman" w:cs="Times New Roman"/>
          <w:sz w:val="24"/>
          <w:szCs w:val="24"/>
        </w:rPr>
        <w:t xml:space="preserve">atau </w:t>
      </w:r>
      <w:r w:rsidRPr="005115BC">
        <w:rPr>
          <w:rFonts w:ascii="Times New Roman" w:hAnsi="Times New Roman" w:cs="Times New Roman"/>
          <w:sz w:val="24"/>
          <w:szCs w:val="24"/>
        </w:rPr>
        <w:t xml:space="preserve">mungkin ada satu budaya dominan </w:t>
      </w:r>
      <w:r w:rsidR="00E828F3" w:rsidRPr="005115BC">
        <w:rPr>
          <w:rFonts w:ascii="Times New Roman" w:hAnsi="Times New Roman" w:cs="Times New Roman"/>
          <w:sz w:val="24"/>
          <w:szCs w:val="24"/>
        </w:rPr>
        <w:t xml:space="preserve">dalam sebuah </w:t>
      </w:r>
      <w:r w:rsidR="00052CF7" w:rsidRPr="005115BC">
        <w:rPr>
          <w:rFonts w:ascii="Times New Roman" w:hAnsi="Times New Roman" w:cs="Times New Roman"/>
          <w:sz w:val="24"/>
          <w:szCs w:val="24"/>
        </w:rPr>
        <w:t xml:space="preserve">organisasi. </w:t>
      </w:r>
      <w:r w:rsidRPr="005115BC">
        <w:rPr>
          <w:rFonts w:ascii="Times New Roman" w:hAnsi="Times New Roman" w:cs="Times New Roman"/>
          <w:sz w:val="24"/>
          <w:szCs w:val="24"/>
        </w:rPr>
        <w:t xml:space="preserve">Budaya organisasi </w:t>
      </w:r>
      <w:r w:rsidR="00E828F3" w:rsidRPr="005115BC">
        <w:rPr>
          <w:rFonts w:ascii="Times New Roman" w:hAnsi="Times New Roman" w:cs="Times New Roman"/>
          <w:sz w:val="24"/>
          <w:szCs w:val="24"/>
        </w:rPr>
        <w:t xml:space="preserve">dibentuk oleh anggota organisasi sebagai bentuk kesepakatan moral, tetapi ada juga karena </w:t>
      </w:r>
      <w:r w:rsidRPr="005115BC">
        <w:rPr>
          <w:rFonts w:ascii="Times New Roman" w:hAnsi="Times New Roman" w:cs="Times New Roman"/>
          <w:sz w:val="24"/>
          <w:szCs w:val="24"/>
        </w:rPr>
        <w:t xml:space="preserve">pengaruh situasional pemimpin, </w:t>
      </w:r>
      <w:r w:rsidR="00E828F3" w:rsidRPr="005115BC">
        <w:rPr>
          <w:rFonts w:ascii="Times New Roman" w:hAnsi="Times New Roman" w:cs="Times New Roman"/>
          <w:sz w:val="24"/>
          <w:szCs w:val="24"/>
        </w:rPr>
        <w:t xml:space="preserve">karena seiring perkembangan </w:t>
      </w:r>
      <w:r w:rsidRPr="005115BC">
        <w:rPr>
          <w:rFonts w:ascii="Times New Roman" w:hAnsi="Times New Roman" w:cs="Times New Roman"/>
          <w:sz w:val="24"/>
          <w:szCs w:val="24"/>
        </w:rPr>
        <w:t>waktu pemimpin juga dapat mempengaruhi budaya</w:t>
      </w:r>
      <w:r w:rsidR="00E828F3" w:rsidRPr="005115BC">
        <w:rPr>
          <w:rFonts w:ascii="Times New Roman" w:hAnsi="Times New Roman" w:cs="Times New Roman"/>
          <w:sz w:val="24"/>
          <w:szCs w:val="24"/>
        </w:rPr>
        <w:t xml:space="preserve"> </w:t>
      </w:r>
      <w:r w:rsidR="00E828F3" w:rsidRPr="005115BC">
        <w:rPr>
          <w:rFonts w:ascii="Times New Roman" w:hAnsi="Times New Roman" w:cs="Times New Roman"/>
          <w:sz w:val="24"/>
          <w:szCs w:val="24"/>
        </w:rPr>
        <w:fldChar w:fldCharType="begin" w:fldLock="1"/>
      </w:r>
      <w:r w:rsidR="00D06434" w:rsidRPr="005115BC">
        <w:rPr>
          <w:rFonts w:ascii="Times New Roman" w:hAnsi="Times New Roman" w:cs="Times New Roman"/>
          <w:sz w:val="24"/>
          <w:szCs w:val="24"/>
        </w:rPr>
        <w:instrText>ADDIN CSL_CITATION {"citationItems":[{"id":"ITEM-1","itemData":{"ISBN":"978013277186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kl","given":"Gary","non-dropping-particle":"","parse-names":false,"suffix":""}],"edition":"Eighth Edi","id":"ITEM-1","issued":{"date-parts":[["2013"]]},"number-of-pages":"1-499","publisher":"USA: Prentice Hall","publisher-place":"USA","title":"Leadership In Organization","type":"book"},"uris":["http://www.mendeley.com/documents/?uuid=fbfd9b66-9794-4d9d-9ede-6573c963ef3c"]}],"mendeley":{"formattedCitation":"(Yukl, 2013)","plainTextFormattedCitation":"(Yukl, 2013)","previouslyFormattedCitation":"(Yukl, 2013)"},"properties":{"noteIndex":0},"schema":"https://github.com/citation-style-language/schema/raw/master/csl-citation.json"}</w:instrText>
      </w:r>
      <w:r w:rsidR="00E828F3" w:rsidRPr="005115BC">
        <w:rPr>
          <w:rFonts w:ascii="Times New Roman" w:hAnsi="Times New Roman" w:cs="Times New Roman"/>
          <w:sz w:val="24"/>
          <w:szCs w:val="24"/>
        </w:rPr>
        <w:fldChar w:fldCharType="separate"/>
      </w:r>
      <w:r w:rsidR="00E828F3" w:rsidRPr="005115BC">
        <w:rPr>
          <w:rFonts w:ascii="Times New Roman" w:hAnsi="Times New Roman" w:cs="Times New Roman"/>
          <w:noProof/>
          <w:sz w:val="24"/>
          <w:szCs w:val="24"/>
        </w:rPr>
        <w:t>(Yukl, 2013)</w:t>
      </w:r>
      <w:r w:rsidR="00E828F3" w:rsidRPr="005115BC">
        <w:rPr>
          <w:rFonts w:ascii="Times New Roman" w:hAnsi="Times New Roman" w:cs="Times New Roman"/>
          <w:sz w:val="24"/>
          <w:szCs w:val="24"/>
        </w:rPr>
        <w:fldChar w:fldCharType="end"/>
      </w:r>
      <w:r w:rsidRPr="005115BC">
        <w:rPr>
          <w:rFonts w:ascii="Times New Roman" w:hAnsi="Times New Roman" w:cs="Times New Roman"/>
          <w:sz w:val="24"/>
          <w:szCs w:val="24"/>
        </w:rPr>
        <w:t xml:space="preserve">. </w:t>
      </w:r>
      <w:r w:rsidR="00814849" w:rsidRPr="005115BC">
        <w:rPr>
          <w:rFonts w:ascii="Times New Roman" w:hAnsi="Times New Roman" w:cs="Times New Roman"/>
          <w:sz w:val="24"/>
          <w:szCs w:val="24"/>
        </w:rPr>
        <w:t>Budaya organisasi memiliki hubungan yang kuat dengan kepemimpinan, karena budaya sangat mempe</w:t>
      </w:r>
      <w:r w:rsidR="00052CF7" w:rsidRPr="005115BC">
        <w:rPr>
          <w:rFonts w:ascii="Times New Roman" w:hAnsi="Times New Roman" w:cs="Times New Roman"/>
          <w:sz w:val="24"/>
          <w:szCs w:val="24"/>
        </w:rPr>
        <w:t xml:space="preserve">ngaruhi berlakunya kepemimpinan </w:t>
      </w:r>
      <w:r w:rsidR="00EF3F48" w:rsidRPr="005115BC">
        <w:rPr>
          <w:rFonts w:ascii="Times New Roman" w:hAnsi="Times New Roman" w:cs="Times New Roman"/>
          <w:sz w:val="24"/>
          <w:szCs w:val="24"/>
        </w:rPr>
        <w:fldChar w:fldCharType="begin" w:fldLock="1"/>
      </w:r>
      <w:r w:rsidR="00C617EE" w:rsidRPr="005115BC">
        <w:rPr>
          <w:rFonts w:ascii="Times New Roman" w:hAnsi="Times New Roman" w:cs="Times New Roman"/>
          <w:sz w:val="24"/>
          <w:szCs w:val="24"/>
        </w:rPr>
        <w:instrText>ADDIN CSL_CITATION {"citationItems":[{"id":"ITEM-1","itemData":{"DOI":"10.1177/1741143220983063","ISSN":"17411440","author":[{"dropping-particle":"","family":"Bush","given":"Tony","non-dropping-particle":"","parse-names":false,"suffix":""}],"container-title":"Educational Management Administration and Leadership","id":"ITEM-1","issue":"2","issued":{"date-parts":[["2021"]]},"page":"211-213","title":"School leadership and culture: Societal and organisational perspectives","type":"article-journal","volume":"49"},"uris":["http://www.mendeley.com/documents/?uuid=e0fbb550-1daa-4686-b2ef-f8775f093ebd"]}],"mendeley":{"formattedCitation":"(Bush, 2021)","plainTextFormattedCitation":"(Bush, 2021)","previouslyFormattedCitation":"(Bush, 2021)"},"properties":{"noteIndex":0},"schema":"https://github.com/citation-style-language/schema/raw/master/csl-citation.json"}</w:instrText>
      </w:r>
      <w:r w:rsidR="00EF3F48" w:rsidRPr="005115BC">
        <w:rPr>
          <w:rFonts w:ascii="Times New Roman" w:hAnsi="Times New Roman" w:cs="Times New Roman"/>
          <w:sz w:val="24"/>
          <w:szCs w:val="24"/>
        </w:rPr>
        <w:fldChar w:fldCharType="separate"/>
      </w:r>
      <w:r w:rsidR="00EF3F48" w:rsidRPr="005115BC">
        <w:rPr>
          <w:rFonts w:ascii="Times New Roman" w:hAnsi="Times New Roman" w:cs="Times New Roman"/>
          <w:noProof/>
          <w:sz w:val="24"/>
          <w:szCs w:val="24"/>
        </w:rPr>
        <w:t>(Bush, 2021)</w:t>
      </w:r>
      <w:r w:rsidR="00EF3F48" w:rsidRPr="005115BC">
        <w:rPr>
          <w:rFonts w:ascii="Times New Roman" w:hAnsi="Times New Roman" w:cs="Times New Roman"/>
          <w:sz w:val="24"/>
          <w:szCs w:val="24"/>
        </w:rPr>
        <w:fldChar w:fldCharType="end"/>
      </w:r>
      <w:r w:rsidR="00052CF7" w:rsidRPr="005115BC">
        <w:rPr>
          <w:rFonts w:ascii="Times New Roman" w:hAnsi="Times New Roman" w:cs="Times New Roman"/>
          <w:sz w:val="24"/>
          <w:szCs w:val="24"/>
        </w:rPr>
        <w:t xml:space="preserve">. </w:t>
      </w:r>
      <w:r w:rsidR="00E254D3" w:rsidRPr="005115BC">
        <w:rPr>
          <w:rFonts w:ascii="Times New Roman" w:hAnsi="Times New Roman" w:cs="Times New Roman"/>
          <w:sz w:val="24"/>
          <w:szCs w:val="24"/>
        </w:rPr>
        <w:t xml:space="preserve">Untuk menciptakan budaya organisasi yang kondusif, maka peran pemimpin organisasi menjadi sangat menentukan. </w:t>
      </w:r>
    </w:p>
    <w:p w:rsidR="00EF3F48" w:rsidRPr="005115BC" w:rsidRDefault="00E254D3" w:rsidP="00702D25">
      <w:pPr>
        <w:spacing w:after="0"/>
        <w:ind w:firstLine="567"/>
        <w:jc w:val="both"/>
        <w:rPr>
          <w:rFonts w:ascii="Times New Roman" w:hAnsi="Times New Roman" w:cs="Times New Roman"/>
          <w:b/>
          <w:sz w:val="24"/>
          <w:szCs w:val="24"/>
        </w:rPr>
      </w:pPr>
      <w:r w:rsidRPr="005115BC">
        <w:rPr>
          <w:rFonts w:ascii="Times New Roman" w:hAnsi="Times New Roman" w:cs="Times New Roman"/>
          <w:sz w:val="24"/>
          <w:szCs w:val="24"/>
        </w:rPr>
        <w:t xml:space="preserve">Kepala sekolah sebagai pemimpin sekolah berperan penting dalam menciptakan budaya organisasi yang mendukung kinerja guru dan staf. </w:t>
      </w:r>
      <w:r w:rsidR="00C20D06" w:rsidRPr="005115BC">
        <w:rPr>
          <w:rFonts w:ascii="Times New Roman" w:hAnsi="Times New Roman" w:cs="Times New Roman"/>
          <w:sz w:val="24"/>
          <w:szCs w:val="24"/>
        </w:rPr>
        <w:t xml:space="preserve">Budaya organisasi </w:t>
      </w:r>
      <w:r w:rsidR="00C20D06" w:rsidRPr="005115BC">
        <w:rPr>
          <w:rFonts w:ascii="Times New Roman" w:hAnsi="Times New Roman" w:cs="Times New Roman"/>
          <w:sz w:val="24"/>
          <w:szCs w:val="24"/>
        </w:rPr>
        <w:lastRenderedPageBreak/>
        <w:t xml:space="preserve">mendukung semangat kerja guru-guru. Oleh karenanya, kepala sekolah perlu menerapkan manajemen kepemimpinan yang dapat mengembangkan tumbuh suburnya budaya kerja guru. </w:t>
      </w:r>
      <w:r w:rsidR="00C27266" w:rsidRPr="005115BC">
        <w:rPr>
          <w:rFonts w:ascii="Times New Roman" w:hAnsi="Times New Roman" w:cs="Times New Roman"/>
          <w:sz w:val="24"/>
          <w:szCs w:val="24"/>
        </w:rPr>
        <w:t>Di seluruh negeri, kepemimpinan yang berkualitas dan iklim sekolah yang positif sangat penting bagi keberhasilan setiap kepala sekolah, siswa, dan sekolah</w:t>
      </w:r>
      <w:r w:rsidR="00C20D06" w:rsidRPr="005115BC">
        <w:rPr>
          <w:rFonts w:ascii="Times New Roman" w:hAnsi="Times New Roman" w:cs="Times New Roman"/>
          <w:sz w:val="24"/>
          <w:szCs w:val="24"/>
        </w:rPr>
        <w:t xml:space="preserve"> </w:t>
      </w:r>
      <w:r w:rsidR="00C20D06" w:rsidRPr="005115BC">
        <w:rPr>
          <w:rFonts w:ascii="Times New Roman" w:hAnsi="Times New Roman" w:cs="Times New Roman"/>
          <w:sz w:val="24"/>
          <w:szCs w:val="24"/>
        </w:rPr>
        <w:fldChar w:fldCharType="begin" w:fldLock="1"/>
      </w:r>
      <w:r w:rsidR="00C20D06" w:rsidRPr="005115BC">
        <w:rPr>
          <w:rFonts w:ascii="Times New Roman" w:hAnsi="Times New Roman" w:cs="Times New Roman"/>
          <w:sz w:val="24"/>
          <w:szCs w:val="24"/>
        </w:rPr>
        <w:instrText>ADDIN CSL_CITATION {"citationItems":[{"id":"ITEM-1","itemData":{"DOI":"10.1177/1741143214549966","ISBN":"1741143214549","author":[{"dropping-particle":"","family":"Mccarley","given":"Troy A","non-dropping-particle":"","parse-names":false,"suffix":""},{"dropping-particle":"","family":"Peters","given":"Michelle L","non-dropping-particle":"","parse-names":false,"suffix":""},{"dropping-particle":"","family":"Decman","given":"John M","non-dropping-particle":"","parse-names":false,"suffix":""}],"container-title":"Educational Management Administration &amp; Leadership","id":"ITEM-1","issue":"3","issued":{"date-parts":[["2014"]]},"page":"1-21","title":"Transformational leadership related to school climate: a multi-level analysis","type":"article-journal","volume":"11"},"uris":["http://www.mendeley.com/documents/?uuid=4a8cf7a9-5f56-47ac-8466-42a681b4990a"]}],"mendeley":{"formattedCitation":"(Mccarley et al., 2014)","plainTextFormattedCitation":"(Mccarley et al., 2014)","previouslyFormattedCitation":"(Mccarley et al., 2014)"},"properties":{"noteIndex":0},"schema":"https://github.com/citation-style-language/schema/raw/master/csl-citation.json"}</w:instrText>
      </w:r>
      <w:r w:rsidR="00C20D06" w:rsidRPr="005115BC">
        <w:rPr>
          <w:rFonts w:ascii="Times New Roman" w:hAnsi="Times New Roman" w:cs="Times New Roman"/>
          <w:sz w:val="24"/>
          <w:szCs w:val="24"/>
        </w:rPr>
        <w:fldChar w:fldCharType="separate"/>
      </w:r>
      <w:r w:rsidR="00C20D06" w:rsidRPr="005115BC">
        <w:rPr>
          <w:rFonts w:ascii="Times New Roman" w:hAnsi="Times New Roman" w:cs="Times New Roman"/>
          <w:noProof/>
          <w:sz w:val="24"/>
          <w:szCs w:val="24"/>
        </w:rPr>
        <w:t>(Mccarley et al., 2014)</w:t>
      </w:r>
      <w:r w:rsidR="00C20D06" w:rsidRPr="005115BC">
        <w:rPr>
          <w:rFonts w:ascii="Times New Roman" w:hAnsi="Times New Roman" w:cs="Times New Roman"/>
          <w:sz w:val="24"/>
          <w:szCs w:val="24"/>
        </w:rPr>
        <w:fldChar w:fldCharType="end"/>
      </w:r>
      <w:r w:rsidR="00C27266" w:rsidRPr="005115BC">
        <w:rPr>
          <w:rFonts w:ascii="Times New Roman" w:hAnsi="Times New Roman" w:cs="Times New Roman"/>
          <w:sz w:val="24"/>
          <w:szCs w:val="24"/>
        </w:rPr>
        <w:t xml:space="preserve">. </w:t>
      </w:r>
      <w:r w:rsidR="00A067CE" w:rsidRPr="005115BC">
        <w:rPr>
          <w:rFonts w:ascii="Times New Roman" w:hAnsi="Times New Roman" w:cs="Times New Roman"/>
          <w:sz w:val="24"/>
          <w:szCs w:val="24"/>
        </w:rPr>
        <w:t xml:space="preserve">Dengan demikian, kepemimpinan pendidikan di tingkat sekolah dituntut untuk mampu mengadopsi pendekatan kepemimpinan yang sesuai dengan konteks perubahan sekarang ini. Di tengah ketidakpastian situasi dan kondisi, setiap </w:t>
      </w:r>
      <w:r w:rsidR="00A067CE" w:rsidRPr="005115BC">
        <w:rPr>
          <w:rFonts w:ascii="Times New Roman" w:hAnsi="Times New Roman" w:cs="Times New Roman"/>
          <w:sz w:val="24"/>
          <w:szCs w:val="24"/>
          <w:shd w:val="clear" w:color="auto" w:fill="FFFFFF"/>
        </w:rPr>
        <w:t>pemimpin</w:t>
      </w:r>
      <w:r w:rsidR="00A067CE" w:rsidRPr="005115BC">
        <w:rPr>
          <w:rFonts w:ascii="Times New Roman" w:hAnsi="Times New Roman" w:cs="Times New Roman"/>
          <w:sz w:val="24"/>
          <w:szCs w:val="24"/>
        </w:rPr>
        <w:t xml:space="preserve"> pendidikan perlu menerapkan strategi kepemimpinan yang efektif. </w:t>
      </w:r>
      <w:r w:rsidR="0078280B" w:rsidRPr="005115BC">
        <w:rPr>
          <w:rFonts w:ascii="Times New Roman" w:hAnsi="Times New Roman" w:cs="Times New Roman"/>
          <w:sz w:val="24"/>
          <w:szCs w:val="24"/>
        </w:rPr>
        <w:t>Kepala sekolah dituntut untuk mampu mengembangkan budaya kerja yang sesuai dengan perkembangan kehidupan sosial budaya</w:t>
      </w:r>
      <w:r w:rsidR="009723C3" w:rsidRPr="005115BC">
        <w:rPr>
          <w:rFonts w:ascii="Times New Roman" w:hAnsi="Times New Roman" w:cs="Times New Roman"/>
          <w:sz w:val="24"/>
          <w:szCs w:val="24"/>
        </w:rPr>
        <w:t xml:space="preserve"> masyarakat</w:t>
      </w:r>
      <w:r w:rsidR="0078280B" w:rsidRPr="005115BC">
        <w:rPr>
          <w:rFonts w:ascii="Times New Roman" w:hAnsi="Times New Roman" w:cs="Times New Roman"/>
          <w:sz w:val="24"/>
          <w:szCs w:val="24"/>
        </w:rPr>
        <w:t xml:space="preserve">. </w:t>
      </w:r>
      <w:r w:rsidR="00A067CE" w:rsidRPr="005115BC">
        <w:rPr>
          <w:rFonts w:ascii="Times New Roman" w:hAnsi="Times New Roman" w:cs="Times New Roman"/>
          <w:sz w:val="24"/>
          <w:szCs w:val="24"/>
        </w:rPr>
        <w:fldChar w:fldCharType="begin" w:fldLock="1"/>
      </w:r>
      <w:r w:rsidR="00A067CE" w:rsidRPr="005115BC">
        <w:rPr>
          <w:rFonts w:ascii="Times New Roman" w:hAnsi="Times New Roman" w:cs="Times New Roman"/>
          <w:sz w:val="24"/>
          <w:szCs w:val="24"/>
        </w:rPr>
        <w:instrText>ADDIN CSL_CITATION {"citationItems":[{"id":"ITEM-1","itemData":{"DOI":"10.1177/1741143220987841","ISSN":"17411440","abstract":"The COVID-19 pandemic has confronted school leaders across the four devolved nations of the United Kingdom (UK) with a period of exceptional crisis. This responsive, small-scale, but UK-wide study focuses on headteacher perspectives on leadership and management in the initial stages of this pandemic, contributing to our understanding of this crucial period. The headteacher respondents met the multiple predicaments and situational ambiguities of the pandemic with a resilience which drew heavily upon the strengths of pre-existing structures and teams. They were required to provide effective emotional and moral leadership in uncharted and rapidly shifting territory. They spoke most eloquently of how they developed pragmatic, versatile and personally reassuring approaches to communication with parents, staff, pupils, and a range of external agencies, all of which were also facing extraordinary circumstances with varying degrees of resilience. The paper concludes by conceptualising the key elements of headteachers’ leadership and management, both inside and outside of school, at in the early stages of societal crisis.","author":[{"dropping-particle":"","family":"Beauchamp","given":"Gary","non-dropping-particle":"","parse-names":false,"suffix":""},{"dropping-particle":"","family":"Hulme","given":"Moira","non-dropping-particle":"","parse-names":false,"suffix":""},{"dropping-particle":"","family":"Clarke","given":"Linda","non-dropping-particle":"","parse-names":false,"suffix":""},{"dropping-particle":"","family":"Hamilton","given":"Lorna","non-dropping-particle":"","parse-names":false,"suffix":""},{"dropping-particle":"","family":"Harvey","given":"Janet A.","non-dropping-particle":"","parse-names":false,"suffix":""}],"container-title":"Educational Management Administration and Leadership","id":"ITEM-1","issue":"3","issued":{"date-parts":[["2021"]]},"page":"375-392","title":"‘People miss people’: A study of school leadership and management in the four nations of the United Kingdom in the early stage of the COVID-19 pandemic","type":"article-journal","volume":"49"},"uris":["http://www.mendeley.com/documents/?uuid=ac9853a7-7ab6-44e5-a999-cf09fc097039"]}],"mendeley":{"formattedCitation":"(Beauchamp et al., 2021)","manualFormatting":"Beauchamp et al. (2021)","plainTextFormattedCitation":"(Beauchamp et al., 2021)","previouslyFormattedCitation":"(Beauchamp et al., 2021)"},"properties":{"noteIndex":0},"schema":"https://github.com/citation-style-language/schema/raw/master/csl-citation.json"}</w:instrText>
      </w:r>
      <w:r w:rsidR="00A067CE" w:rsidRPr="005115BC">
        <w:rPr>
          <w:rFonts w:ascii="Times New Roman" w:hAnsi="Times New Roman" w:cs="Times New Roman"/>
          <w:sz w:val="24"/>
          <w:szCs w:val="24"/>
        </w:rPr>
        <w:fldChar w:fldCharType="separate"/>
      </w:r>
      <w:r w:rsidR="00A067CE" w:rsidRPr="005115BC">
        <w:rPr>
          <w:rFonts w:ascii="Times New Roman" w:hAnsi="Times New Roman" w:cs="Times New Roman"/>
          <w:noProof/>
          <w:sz w:val="24"/>
          <w:szCs w:val="24"/>
        </w:rPr>
        <w:t>Beauchamp et al. (2021)</w:t>
      </w:r>
      <w:r w:rsidR="00A067CE" w:rsidRPr="005115BC">
        <w:rPr>
          <w:rFonts w:ascii="Times New Roman" w:hAnsi="Times New Roman" w:cs="Times New Roman"/>
          <w:sz w:val="24"/>
          <w:szCs w:val="24"/>
        </w:rPr>
        <w:fldChar w:fldCharType="end"/>
      </w:r>
      <w:r w:rsidR="00A067CE" w:rsidRPr="005115BC">
        <w:rPr>
          <w:rFonts w:ascii="Times New Roman" w:hAnsi="Times New Roman" w:cs="Times New Roman"/>
          <w:sz w:val="24"/>
          <w:szCs w:val="24"/>
        </w:rPr>
        <w:t xml:space="preserve"> dalam penelitiannya mengungkapkan </w:t>
      </w:r>
      <w:r w:rsidR="0078280B" w:rsidRPr="005115BC">
        <w:rPr>
          <w:rFonts w:ascii="Times New Roman" w:hAnsi="Times New Roman" w:cs="Times New Roman"/>
          <w:sz w:val="24"/>
          <w:szCs w:val="24"/>
        </w:rPr>
        <w:t xml:space="preserve">bahwa ditengah situasi yang tidak pasti karena </w:t>
      </w:r>
      <w:r w:rsidR="00A067CE" w:rsidRPr="005115BC">
        <w:rPr>
          <w:rFonts w:ascii="Times New Roman" w:hAnsi="Times New Roman" w:cs="Times New Roman"/>
          <w:sz w:val="24"/>
          <w:szCs w:val="24"/>
        </w:rPr>
        <w:t>pandemi, kepala sekolah perlu mengembangkan pendekatan pragmatis nilai dan sikap, moral dan emosional, bekerja untuk kebaikan bersama, dan meningkatka</w:t>
      </w:r>
      <w:r w:rsidR="0078280B" w:rsidRPr="005115BC">
        <w:rPr>
          <w:rFonts w:ascii="Times New Roman" w:hAnsi="Times New Roman" w:cs="Times New Roman"/>
          <w:sz w:val="24"/>
          <w:szCs w:val="24"/>
        </w:rPr>
        <w:t>n hubungan pribadi dengan orang</w:t>
      </w:r>
      <w:r w:rsidR="00A067CE" w:rsidRPr="005115BC">
        <w:rPr>
          <w:rFonts w:ascii="Times New Roman" w:hAnsi="Times New Roman" w:cs="Times New Roman"/>
          <w:sz w:val="24"/>
          <w:szCs w:val="24"/>
        </w:rPr>
        <w:t>tua, staf, murid, dan berbagai lembaga eksternal.</w:t>
      </w:r>
      <w:r w:rsidR="00471935">
        <w:rPr>
          <w:rFonts w:ascii="Times New Roman" w:hAnsi="Times New Roman" w:cs="Times New Roman"/>
          <w:sz w:val="24"/>
          <w:szCs w:val="24"/>
        </w:rPr>
        <w:t xml:space="preserve"> </w:t>
      </w:r>
      <w:r w:rsidR="00471935" w:rsidRPr="00471935">
        <w:rPr>
          <w:rFonts w:ascii="Times New Roman" w:hAnsi="Times New Roman" w:cs="Times New Roman"/>
          <w:sz w:val="24"/>
          <w:szCs w:val="24"/>
        </w:rPr>
        <w:t>Peran kepemimpinan kepala sekolah dalam mendukung budaya dan mutu sekolah sangat berpengaruh dala</w:t>
      </w:r>
      <w:r w:rsidR="00471935">
        <w:rPr>
          <w:rFonts w:ascii="Times New Roman" w:hAnsi="Times New Roman" w:cs="Times New Roman"/>
          <w:sz w:val="24"/>
          <w:szCs w:val="24"/>
        </w:rPr>
        <w:t xml:space="preserve">m meningkatkan kualitas sekolah </w:t>
      </w:r>
      <w:r w:rsidR="00471935">
        <w:rPr>
          <w:rFonts w:ascii="Times New Roman" w:hAnsi="Times New Roman" w:cs="Times New Roman"/>
          <w:sz w:val="24"/>
          <w:szCs w:val="24"/>
        </w:rPr>
        <w:fldChar w:fldCharType="begin" w:fldLock="1"/>
      </w:r>
      <w:r w:rsidR="00471935">
        <w:rPr>
          <w:rFonts w:ascii="Times New Roman" w:hAnsi="Times New Roman" w:cs="Times New Roman"/>
          <w:sz w:val="24"/>
          <w:szCs w:val="24"/>
        </w:rPr>
        <w:instrText>ADDIN CSL_CITATION {"citationItems":[{"id":"ITEM-1","itemData":{"DOI":"10.36312/jime.v7i3.2213","abstract":"The role of the headmaster's leadership in supporting the culture and quality of the school is very influential for the quality of the school. This leadership is oriented to how the role of the headmaster's leadership in supporting the interactive learning process, conducive schoolenvironment, cultured and quality community. The purpose of the research is: (1) describe how the role of the headmaster's leadership in supporting the culture of SMPK Angelus Custos II Surabaya (2) describes how the role of the headmaster's leadership in supporting the quality of SMPK Angelus Custos II Surabaya. This research uses Qualitative research method. Data collection using research instruments with participant observation methods, in-depth interviews, documentation and literature reviews. The results of this study are: (1) the role of the principal leadership at SMPK Angelus Custos II Surabaya in supporting the culture and quality of education is considered as an important element and optimal enough in determining the direction of school success. (2) The impact of the principal's support in improving the culture and quality of education at SMPK Angelus Custos II Surabaya is quite maximal. It can be concluded that the role of the headmaster's leadership in supporting the culture and quality of the school is very influential in improving the quality of the school.","author":[{"dropping-particle":"","family":"Marni","given":"Pebristofora Yuliana Mala","non-dropping-particle":"","parse-names":false,"suffix":""},{"dropping-particle":"","family":"Riyanto","given":"Yatim","non-dropping-particle":"","parse-names":false,"suffix":""},{"dropping-particle":"","family":"Widodo","given":"Bambang Sigit","non-dropping-particle":"","parse-names":false,"suffix":""}],"container-title":"Jurnal Ilmiah Mandala Education","id":"ITEM-1","issue":"3","issued":{"date-parts":[["2021"]]},"page":"249-266","title":"Peran Kepemimpinan Kepala Sekolah Dalam Mendukung Budaya dan Mutu SMPK Angelus Custos II Surabaya","type":"article-journal","volume":"7"},"uris":["http://www.mendeley.com/documents/?uuid=1cbea660-a133-4c3a-ba3b-74cccc740146"]}],"mendeley":{"formattedCitation":"(Marni et al., 2021)","plainTextFormattedCitation":"(Marni et al., 2021)"},"properties":{"noteIndex":0},"schema":"https://github.com/citation-style-language/schema/raw/master/csl-citation.json"}</w:instrText>
      </w:r>
      <w:r w:rsidR="00471935">
        <w:rPr>
          <w:rFonts w:ascii="Times New Roman" w:hAnsi="Times New Roman" w:cs="Times New Roman"/>
          <w:sz w:val="24"/>
          <w:szCs w:val="24"/>
        </w:rPr>
        <w:fldChar w:fldCharType="separate"/>
      </w:r>
      <w:r w:rsidR="00471935" w:rsidRPr="00471935">
        <w:rPr>
          <w:rFonts w:ascii="Times New Roman" w:hAnsi="Times New Roman" w:cs="Times New Roman"/>
          <w:noProof/>
          <w:sz w:val="24"/>
          <w:szCs w:val="24"/>
        </w:rPr>
        <w:t>(Marni et al., 2021)</w:t>
      </w:r>
      <w:r w:rsidR="00471935">
        <w:rPr>
          <w:rFonts w:ascii="Times New Roman" w:hAnsi="Times New Roman" w:cs="Times New Roman"/>
          <w:sz w:val="24"/>
          <w:szCs w:val="24"/>
        </w:rPr>
        <w:fldChar w:fldCharType="end"/>
      </w:r>
      <w:r w:rsidR="00471935">
        <w:rPr>
          <w:rFonts w:ascii="Times New Roman" w:hAnsi="Times New Roman" w:cs="Times New Roman"/>
          <w:sz w:val="24"/>
          <w:szCs w:val="24"/>
        </w:rPr>
        <w:t xml:space="preserve">. </w:t>
      </w:r>
    </w:p>
    <w:p w:rsidR="00736847" w:rsidRPr="005115BC" w:rsidRDefault="00736847" w:rsidP="00951484">
      <w:pPr>
        <w:spacing w:after="0" w:line="240" w:lineRule="auto"/>
        <w:rPr>
          <w:rFonts w:ascii="Times New Roman" w:hAnsi="Times New Roman" w:cs="Times New Roman"/>
          <w:b/>
          <w:sz w:val="24"/>
          <w:szCs w:val="24"/>
        </w:rPr>
      </w:pPr>
    </w:p>
    <w:p w:rsidR="00301122" w:rsidRPr="005115BC" w:rsidRDefault="005269E3" w:rsidP="00702D25">
      <w:pPr>
        <w:spacing w:after="0"/>
        <w:rPr>
          <w:rFonts w:ascii="Times New Roman" w:hAnsi="Times New Roman" w:cs="Times New Roman"/>
          <w:b/>
          <w:sz w:val="24"/>
          <w:szCs w:val="24"/>
        </w:rPr>
      </w:pPr>
      <w:r w:rsidRPr="005115BC">
        <w:rPr>
          <w:rFonts w:ascii="Times New Roman" w:hAnsi="Times New Roman" w:cs="Times New Roman"/>
          <w:b/>
          <w:sz w:val="24"/>
          <w:szCs w:val="24"/>
        </w:rPr>
        <w:t xml:space="preserve">KESIMPULAN </w:t>
      </w:r>
    </w:p>
    <w:p w:rsidR="007D53AD" w:rsidRDefault="00DB567C" w:rsidP="00702D25">
      <w:pPr>
        <w:spacing w:after="0"/>
        <w:ind w:firstLine="567"/>
        <w:jc w:val="both"/>
        <w:rPr>
          <w:rFonts w:ascii="Times New Roman" w:hAnsi="Times New Roman" w:cs="Times New Roman"/>
          <w:sz w:val="24"/>
          <w:szCs w:val="24"/>
        </w:rPr>
      </w:pPr>
      <w:r w:rsidRPr="005115BC">
        <w:rPr>
          <w:rFonts w:ascii="Times New Roman" w:hAnsi="Times New Roman" w:cs="Times New Roman"/>
          <w:sz w:val="24"/>
          <w:szCs w:val="24"/>
        </w:rPr>
        <w:t xml:space="preserve">Berdasarkan uraian pada bagian hasil dan pembahasan di atas, maka hasil penelitian dapat disimpulkan bahwa manajemen kepemimpinan pendidikan yang diterapkan di tingkat sekolah dalam rangka mewujudkan keunggulan kompetitif </w:t>
      </w:r>
      <w:r w:rsidR="0027575E" w:rsidRPr="005115BC">
        <w:rPr>
          <w:rFonts w:ascii="Times New Roman" w:hAnsi="Times New Roman" w:cs="Times New Roman"/>
          <w:sz w:val="24"/>
          <w:szCs w:val="24"/>
        </w:rPr>
        <w:t xml:space="preserve">sekolah </w:t>
      </w:r>
      <w:r w:rsidRPr="005115BC">
        <w:rPr>
          <w:rFonts w:ascii="Times New Roman" w:hAnsi="Times New Roman" w:cs="Times New Roman"/>
          <w:sz w:val="24"/>
          <w:szCs w:val="24"/>
        </w:rPr>
        <w:t xml:space="preserve">difokuskan pada </w:t>
      </w:r>
      <w:r w:rsidR="0027575E" w:rsidRPr="005115BC">
        <w:rPr>
          <w:rFonts w:ascii="Times New Roman" w:hAnsi="Times New Roman" w:cs="Times New Roman"/>
          <w:sz w:val="24"/>
          <w:szCs w:val="24"/>
        </w:rPr>
        <w:t>beberapa indikator manajemen kepemimpinan</w:t>
      </w:r>
      <w:r w:rsidRPr="005115BC">
        <w:rPr>
          <w:rFonts w:ascii="Times New Roman" w:hAnsi="Times New Roman" w:cs="Times New Roman"/>
          <w:sz w:val="24"/>
          <w:szCs w:val="24"/>
        </w:rPr>
        <w:t xml:space="preserve">, yakni mencakup: aspek organisasi, pembelajaran, sumber daya (manusia dan sarana prasarana), dan budaya organisasi. </w:t>
      </w:r>
      <w:r w:rsidR="0027575E" w:rsidRPr="005115BC">
        <w:rPr>
          <w:rFonts w:ascii="Times New Roman" w:hAnsi="Times New Roman" w:cs="Times New Roman"/>
          <w:sz w:val="24"/>
          <w:szCs w:val="24"/>
        </w:rPr>
        <w:t>Dari hasil studi</w:t>
      </w:r>
      <w:r w:rsidR="000F5F65" w:rsidRPr="005115BC">
        <w:rPr>
          <w:rFonts w:ascii="Times New Roman" w:hAnsi="Times New Roman" w:cs="Times New Roman"/>
          <w:sz w:val="24"/>
          <w:szCs w:val="24"/>
        </w:rPr>
        <w:t xml:space="preserve"> pustaka terhadap beberapa buku, </w:t>
      </w:r>
      <w:r w:rsidR="0027575E" w:rsidRPr="005115BC">
        <w:rPr>
          <w:rFonts w:ascii="Times New Roman" w:hAnsi="Times New Roman" w:cs="Times New Roman"/>
          <w:sz w:val="24"/>
          <w:szCs w:val="24"/>
        </w:rPr>
        <w:t>jurnal international dan nasional yang relevan dengan topik penelitian, i</w:t>
      </w:r>
      <w:r w:rsidRPr="005115BC">
        <w:rPr>
          <w:rFonts w:ascii="Times New Roman" w:hAnsi="Times New Roman" w:cs="Times New Roman"/>
          <w:sz w:val="24"/>
          <w:szCs w:val="24"/>
        </w:rPr>
        <w:t xml:space="preserve">ndikator tersebut </w:t>
      </w:r>
      <w:r w:rsidR="0093605E" w:rsidRPr="005115BC">
        <w:rPr>
          <w:rFonts w:ascii="Times New Roman" w:hAnsi="Times New Roman" w:cs="Times New Roman"/>
          <w:sz w:val="24"/>
          <w:szCs w:val="24"/>
        </w:rPr>
        <w:t>menunjukkan</w:t>
      </w:r>
      <w:r w:rsidR="0027575E" w:rsidRPr="005115BC">
        <w:rPr>
          <w:rFonts w:ascii="Times New Roman" w:hAnsi="Times New Roman" w:cs="Times New Roman"/>
          <w:sz w:val="24"/>
          <w:szCs w:val="24"/>
        </w:rPr>
        <w:t xml:space="preserve"> pengaruh </w:t>
      </w:r>
      <w:r w:rsidR="0093605E" w:rsidRPr="005115BC">
        <w:rPr>
          <w:rFonts w:ascii="Times New Roman" w:hAnsi="Times New Roman" w:cs="Times New Roman"/>
          <w:sz w:val="24"/>
          <w:szCs w:val="24"/>
        </w:rPr>
        <w:t xml:space="preserve">signifikan </w:t>
      </w:r>
      <w:r w:rsidR="0027575E" w:rsidRPr="005115BC">
        <w:rPr>
          <w:rFonts w:ascii="Times New Roman" w:hAnsi="Times New Roman" w:cs="Times New Roman"/>
          <w:sz w:val="24"/>
          <w:szCs w:val="24"/>
        </w:rPr>
        <w:t xml:space="preserve">terhadap keunggulan sekolah dalam menghadapi persaingan. </w:t>
      </w:r>
    </w:p>
    <w:p w:rsidR="007D53AD" w:rsidRPr="00951484" w:rsidRDefault="007D53AD" w:rsidP="00951484">
      <w:pPr>
        <w:spacing w:after="0" w:line="240" w:lineRule="auto"/>
        <w:ind w:firstLine="567"/>
        <w:jc w:val="both"/>
        <w:rPr>
          <w:rFonts w:ascii="Times New Roman" w:hAnsi="Times New Roman" w:cs="Times New Roman"/>
          <w:sz w:val="24"/>
          <w:szCs w:val="24"/>
        </w:rPr>
      </w:pPr>
    </w:p>
    <w:p w:rsidR="007D53AD" w:rsidRPr="007D53AD" w:rsidRDefault="007D53AD" w:rsidP="007D53AD">
      <w:pPr>
        <w:spacing w:after="0"/>
        <w:rPr>
          <w:rFonts w:ascii="Times New Roman" w:hAnsi="Times New Roman" w:cs="Times New Roman"/>
          <w:b/>
          <w:sz w:val="24"/>
          <w:szCs w:val="24"/>
        </w:rPr>
      </w:pPr>
      <w:r w:rsidRPr="007D53AD">
        <w:rPr>
          <w:rFonts w:ascii="Times New Roman" w:hAnsi="Times New Roman" w:cs="Times New Roman"/>
          <w:b/>
          <w:sz w:val="24"/>
          <w:szCs w:val="24"/>
        </w:rPr>
        <w:t>SARAN</w:t>
      </w:r>
    </w:p>
    <w:p w:rsidR="00DB567C" w:rsidRDefault="007D53AD" w:rsidP="00702D25">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Mengacu pada kesimpulan analisis dapat disarankan kepada </w:t>
      </w:r>
      <w:r w:rsidR="0027575E" w:rsidRPr="005115BC">
        <w:rPr>
          <w:rFonts w:ascii="Times New Roman" w:hAnsi="Times New Roman" w:cs="Times New Roman"/>
          <w:sz w:val="24"/>
          <w:szCs w:val="24"/>
        </w:rPr>
        <w:t xml:space="preserve">para pemimpin lembaga pendidikan </w:t>
      </w:r>
      <w:r>
        <w:rPr>
          <w:rFonts w:ascii="Times New Roman" w:hAnsi="Times New Roman" w:cs="Times New Roman"/>
          <w:sz w:val="24"/>
          <w:szCs w:val="24"/>
        </w:rPr>
        <w:t xml:space="preserve">agar </w:t>
      </w:r>
      <w:r w:rsidR="0027575E" w:rsidRPr="005115BC">
        <w:rPr>
          <w:rFonts w:ascii="Times New Roman" w:hAnsi="Times New Roman" w:cs="Times New Roman"/>
          <w:sz w:val="24"/>
          <w:szCs w:val="24"/>
        </w:rPr>
        <w:t>lebih banyak menaruh perhatian terhadap perbaikan dari</w:t>
      </w:r>
      <w:r>
        <w:rPr>
          <w:rFonts w:ascii="Times New Roman" w:hAnsi="Times New Roman" w:cs="Times New Roman"/>
          <w:sz w:val="24"/>
          <w:szCs w:val="24"/>
        </w:rPr>
        <w:t xml:space="preserve"> beberapa</w:t>
      </w:r>
      <w:r w:rsidR="0027575E" w:rsidRPr="005115BC">
        <w:rPr>
          <w:rFonts w:ascii="Times New Roman" w:hAnsi="Times New Roman" w:cs="Times New Roman"/>
          <w:sz w:val="24"/>
          <w:szCs w:val="24"/>
        </w:rPr>
        <w:t xml:space="preserve"> indikator tersebut. Meski demikian, hasil studi ini juga perlu dilakukan proses pembuktian lebih lanjut melalui studi lapangan </w:t>
      </w:r>
      <w:r w:rsidR="009A0C3B" w:rsidRPr="005115BC">
        <w:rPr>
          <w:rFonts w:ascii="Times New Roman" w:hAnsi="Times New Roman" w:cs="Times New Roman"/>
          <w:sz w:val="24"/>
          <w:szCs w:val="24"/>
        </w:rPr>
        <w:t xml:space="preserve">dengan menggunakan berbagai pendekatan penelitian, baik secara kualitatif maupun secara kuantitatif, dengan </w:t>
      </w:r>
      <w:r w:rsidR="004670B2" w:rsidRPr="005115BC">
        <w:rPr>
          <w:rFonts w:ascii="Times New Roman" w:hAnsi="Times New Roman" w:cs="Times New Roman"/>
          <w:sz w:val="24"/>
          <w:szCs w:val="24"/>
        </w:rPr>
        <w:t xml:space="preserve">mengambil </w:t>
      </w:r>
      <w:r w:rsidR="009A0C3B" w:rsidRPr="005115BC">
        <w:rPr>
          <w:rFonts w:ascii="Times New Roman" w:hAnsi="Times New Roman" w:cs="Times New Roman"/>
          <w:sz w:val="24"/>
          <w:szCs w:val="24"/>
        </w:rPr>
        <w:t xml:space="preserve">fokus kajian yang lebih luas dan mendalam tentang indikator manajemen kepemimpinan sekolah, dengan harapan </w:t>
      </w:r>
      <w:r>
        <w:rPr>
          <w:rFonts w:ascii="Times New Roman" w:hAnsi="Times New Roman" w:cs="Times New Roman"/>
          <w:sz w:val="24"/>
          <w:szCs w:val="24"/>
        </w:rPr>
        <w:t xml:space="preserve">hasil studi selanjutnya </w:t>
      </w:r>
      <w:r w:rsidR="009A0C3B" w:rsidRPr="005115BC">
        <w:rPr>
          <w:rFonts w:ascii="Times New Roman" w:hAnsi="Times New Roman" w:cs="Times New Roman"/>
          <w:sz w:val="24"/>
          <w:szCs w:val="24"/>
        </w:rPr>
        <w:t xml:space="preserve">dapat </w:t>
      </w:r>
      <w:r>
        <w:rPr>
          <w:rFonts w:ascii="Times New Roman" w:hAnsi="Times New Roman" w:cs="Times New Roman"/>
          <w:sz w:val="24"/>
          <w:szCs w:val="24"/>
        </w:rPr>
        <w:t xml:space="preserve">memperkaya hasil studi ini, sehingga temuan-temuan </w:t>
      </w:r>
      <w:r w:rsidR="00F413D5">
        <w:rPr>
          <w:rFonts w:ascii="Times New Roman" w:hAnsi="Times New Roman" w:cs="Times New Roman"/>
          <w:sz w:val="24"/>
          <w:szCs w:val="24"/>
        </w:rPr>
        <w:t xml:space="preserve">yang akan datang </w:t>
      </w:r>
      <w:r>
        <w:rPr>
          <w:rFonts w:ascii="Times New Roman" w:hAnsi="Times New Roman" w:cs="Times New Roman"/>
          <w:sz w:val="24"/>
          <w:szCs w:val="24"/>
        </w:rPr>
        <w:t xml:space="preserve">berkontribusi </w:t>
      </w:r>
      <w:r w:rsidR="00F413D5">
        <w:rPr>
          <w:rFonts w:ascii="Times New Roman" w:hAnsi="Times New Roman" w:cs="Times New Roman"/>
          <w:sz w:val="24"/>
          <w:szCs w:val="24"/>
        </w:rPr>
        <w:t>bagi pengembangan manajemen kepemimpinan di bidang pendidikan</w:t>
      </w:r>
      <w:r w:rsidR="0093605E" w:rsidRPr="005115BC">
        <w:rPr>
          <w:rFonts w:ascii="Times New Roman" w:hAnsi="Times New Roman" w:cs="Times New Roman"/>
          <w:sz w:val="24"/>
          <w:szCs w:val="24"/>
        </w:rPr>
        <w:t xml:space="preserve">. </w:t>
      </w:r>
    </w:p>
    <w:p w:rsidR="0016201E" w:rsidRPr="0074760E" w:rsidRDefault="0016201E" w:rsidP="0074760E">
      <w:pPr>
        <w:spacing w:after="0" w:line="240" w:lineRule="auto"/>
        <w:ind w:firstLine="567"/>
        <w:jc w:val="both"/>
        <w:rPr>
          <w:rFonts w:ascii="Times New Roman" w:hAnsi="Times New Roman" w:cs="Times New Roman"/>
          <w:sz w:val="18"/>
          <w:szCs w:val="24"/>
        </w:rPr>
      </w:pPr>
    </w:p>
    <w:p w:rsidR="00DB567C" w:rsidRDefault="0016201E" w:rsidP="0016201E">
      <w:pPr>
        <w:spacing w:after="0"/>
        <w:rPr>
          <w:rFonts w:ascii="Times New Roman" w:hAnsi="Times New Roman" w:cs="Times New Roman"/>
          <w:b/>
          <w:sz w:val="24"/>
          <w:szCs w:val="24"/>
        </w:rPr>
      </w:pPr>
      <w:r>
        <w:rPr>
          <w:rFonts w:ascii="Times New Roman" w:hAnsi="Times New Roman" w:cs="Times New Roman"/>
          <w:b/>
          <w:sz w:val="24"/>
          <w:szCs w:val="24"/>
        </w:rPr>
        <w:t xml:space="preserve">UCAPAN TERIMAKASIH </w:t>
      </w:r>
    </w:p>
    <w:p w:rsidR="0016201E" w:rsidRPr="00951484" w:rsidRDefault="00951484" w:rsidP="00951484">
      <w:pPr>
        <w:spacing w:after="0"/>
        <w:ind w:firstLine="567"/>
        <w:jc w:val="both"/>
        <w:rPr>
          <w:rFonts w:ascii="Times New Roman" w:hAnsi="Times New Roman" w:cs="Times New Roman"/>
          <w:sz w:val="24"/>
          <w:szCs w:val="24"/>
        </w:rPr>
      </w:pPr>
      <w:r w:rsidRPr="00951484">
        <w:rPr>
          <w:rFonts w:ascii="Times New Roman" w:hAnsi="Times New Roman" w:cs="Times New Roman"/>
          <w:sz w:val="24"/>
          <w:szCs w:val="24"/>
        </w:rPr>
        <w:t xml:space="preserve">Penulis </w:t>
      </w:r>
      <w:r w:rsidR="00973A47">
        <w:rPr>
          <w:rFonts w:ascii="Times New Roman" w:hAnsi="Times New Roman" w:cs="Times New Roman"/>
          <w:sz w:val="24"/>
          <w:szCs w:val="24"/>
        </w:rPr>
        <w:t>menyampaikan ucapan terima</w:t>
      </w:r>
      <w:r w:rsidRPr="00951484">
        <w:rPr>
          <w:rFonts w:ascii="Times New Roman" w:hAnsi="Times New Roman" w:cs="Times New Roman"/>
          <w:sz w:val="24"/>
          <w:szCs w:val="24"/>
        </w:rPr>
        <w:t xml:space="preserve">kasih kepada teman-teman dosen </w:t>
      </w:r>
      <w:r w:rsidR="00973A47">
        <w:rPr>
          <w:rFonts w:ascii="Times New Roman" w:hAnsi="Times New Roman" w:cs="Times New Roman"/>
          <w:sz w:val="24"/>
          <w:szCs w:val="24"/>
        </w:rPr>
        <w:t xml:space="preserve">yang telah menemani </w:t>
      </w:r>
      <w:r w:rsidRPr="00951484">
        <w:rPr>
          <w:rFonts w:ascii="Times New Roman" w:hAnsi="Times New Roman" w:cs="Times New Roman"/>
          <w:sz w:val="24"/>
          <w:szCs w:val="24"/>
        </w:rPr>
        <w:t xml:space="preserve">sebagai teman diskusi </w:t>
      </w:r>
      <w:r w:rsidR="00973A47">
        <w:rPr>
          <w:rFonts w:ascii="Times New Roman" w:hAnsi="Times New Roman" w:cs="Times New Roman"/>
          <w:sz w:val="24"/>
          <w:szCs w:val="24"/>
        </w:rPr>
        <w:t xml:space="preserve">selama pelaksanaan studi ini. </w:t>
      </w:r>
      <w:r w:rsidR="0074760E">
        <w:rPr>
          <w:rFonts w:ascii="Times New Roman" w:hAnsi="Times New Roman" w:cs="Times New Roman"/>
          <w:sz w:val="24"/>
          <w:szCs w:val="24"/>
        </w:rPr>
        <w:t xml:space="preserve">Ide dan saran masukan yang membangun yang disampaikan sangat bermanfaat bagi kami selama pelaksanaan studi ini sehingga karya ini dapat dipublikasikan. </w:t>
      </w:r>
    </w:p>
    <w:p w:rsidR="004D6187" w:rsidRPr="005115BC" w:rsidRDefault="004D6187" w:rsidP="003C5D04">
      <w:pPr>
        <w:spacing w:before="120" w:after="120"/>
        <w:rPr>
          <w:rFonts w:ascii="Times New Roman" w:hAnsi="Times New Roman" w:cs="Times New Roman"/>
          <w:b/>
          <w:sz w:val="24"/>
          <w:szCs w:val="24"/>
        </w:rPr>
      </w:pPr>
      <w:r w:rsidRPr="005115BC">
        <w:rPr>
          <w:rFonts w:ascii="Times New Roman" w:hAnsi="Times New Roman" w:cs="Times New Roman"/>
          <w:b/>
          <w:sz w:val="24"/>
          <w:szCs w:val="24"/>
        </w:rPr>
        <w:lastRenderedPageBreak/>
        <w:t>DAFTAR PUSTAKA</w:t>
      </w:r>
    </w:p>
    <w:p w:rsidR="00471935" w:rsidRPr="00471935" w:rsidRDefault="009618B1"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5115BC">
        <w:rPr>
          <w:rFonts w:ascii="Times New Roman" w:hAnsi="Times New Roman" w:cs="Times New Roman"/>
          <w:b/>
          <w:sz w:val="24"/>
          <w:szCs w:val="24"/>
        </w:rPr>
        <w:fldChar w:fldCharType="begin" w:fldLock="1"/>
      </w:r>
      <w:r w:rsidRPr="005115BC">
        <w:rPr>
          <w:rFonts w:ascii="Times New Roman" w:hAnsi="Times New Roman" w:cs="Times New Roman"/>
          <w:b/>
          <w:sz w:val="24"/>
          <w:szCs w:val="24"/>
        </w:rPr>
        <w:instrText xml:space="preserve">ADDIN Mendeley Bibliography CSL_BIBLIOGRAPHY </w:instrText>
      </w:r>
      <w:r w:rsidRPr="005115BC">
        <w:rPr>
          <w:rFonts w:ascii="Times New Roman" w:hAnsi="Times New Roman" w:cs="Times New Roman"/>
          <w:b/>
          <w:sz w:val="24"/>
          <w:szCs w:val="24"/>
        </w:rPr>
        <w:fldChar w:fldCharType="separate"/>
      </w:r>
      <w:r w:rsidR="00471935" w:rsidRPr="00471935">
        <w:rPr>
          <w:rFonts w:ascii="Times New Roman" w:hAnsi="Times New Roman" w:cs="Times New Roman"/>
          <w:noProof/>
          <w:sz w:val="24"/>
          <w:szCs w:val="24"/>
        </w:rPr>
        <w:t xml:space="preserve">Alif, M. H., Pujiati, A., &amp; Yulianto, A. (2020). The Effect of Teacher Competence , Learning Facilities , and Learning Readiness on Students ’ Learning Achievement Through Learning Motivation of Grade 11 Accounting Lesson in Brebes Regensy Vocational High School. </w:t>
      </w:r>
      <w:r w:rsidR="00471935" w:rsidRPr="00471935">
        <w:rPr>
          <w:rFonts w:ascii="Times New Roman" w:hAnsi="Times New Roman" w:cs="Times New Roman"/>
          <w:i/>
          <w:iCs/>
          <w:noProof/>
          <w:sz w:val="24"/>
          <w:szCs w:val="24"/>
        </w:rPr>
        <w:t>Journal of Economic Education</w:t>
      </w:r>
      <w:r w:rsidR="00471935" w:rsidRPr="00471935">
        <w:rPr>
          <w:rFonts w:ascii="Times New Roman" w:hAnsi="Times New Roman" w:cs="Times New Roman"/>
          <w:noProof/>
          <w:sz w:val="24"/>
          <w:szCs w:val="24"/>
        </w:rPr>
        <w:t xml:space="preserve">, </w:t>
      </w:r>
      <w:r w:rsidR="00471935" w:rsidRPr="00471935">
        <w:rPr>
          <w:rFonts w:ascii="Times New Roman" w:hAnsi="Times New Roman" w:cs="Times New Roman"/>
          <w:i/>
          <w:iCs/>
          <w:noProof/>
          <w:sz w:val="24"/>
          <w:szCs w:val="24"/>
        </w:rPr>
        <w:t>9</w:t>
      </w:r>
      <w:r w:rsidR="00471935" w:rsidRPr="00471935">
        <w:rPr>
          <w:rFonts w:ascii="Times New Roman" w:hAnsi="Times New Roman" w:cs="Times New Roman"/>
          <w:noProof/>
          <w:sz w:val="24"/>
          <w:szCs w:val="24"/>
        </w:rPr>
        <w:t>(2), 151–161. https://journal.unnes.ac.id/sju/index.php/jeec/article/view/40155/16625.</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Bass, B. M. (2012). Two Decades of Research and Development in Transformational Leadership. </w:t>
      </w:r>
      <w:r w:rsidRPr="00471935">
        <w:rPr>
          <w:rFonts w:ascii="Times New Roman" w:hAnsi="Times New Roman" w:cs="Times New Roman"/>
          <w:i/>
          <w:iCs/>
          <w:noProof/>
          <w:sz w:val="24"/>
          <w:szCs w:val="24"/>
        </w:rPr>
        <w:t>European Journal of Work and Organizational Psychology</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8</w:t>
      </w:r>
      <w:r w:rsidRPr="00471935">
        <w:rPr>
          <w:rFonts w:ascii="Times New Roman" w:hAnsi="Times New Roman" w:cs="Times New Roman"/>
          <w:noProof/>
          <w:sz w:val="24"/>
          <w:szCs w:val="24"/>
        </w:rPr>
        <w:t>(1), 9–32. https://doi.org/http://dx.doi.org/10.1080/135943299398410</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Beauchamp, G., Hulme, M., Clarke, L., Hamilton, L., &amp; Harvey, J. A. (2021). ‘People miss people’: A study of school leadership and management in the four nations of the United Kingdom in the early stage of the COVID-19 pandemic. </w:t>
      </w:r>
      <w:r w:rsidRPr="00471935">
        <w:rPr>
          <w:rFonts w:ascii="Times New Roman" w:hAnsi="Times New Roman" w:cs="Times New Roman"/>
          <w:i/>
          <w:iCs/>
          <w:noProof/>
          <w:sz w:val="24"/>
          <w:szCs w:val="24"/>
        </w:rPr>
        <w:t>Educational Management Administration and Leadership</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49</w:t>
      </w:r>
      <w:r w:rsidRPr="00471935">
        <w:rPr>
          <w:rFonts w:ascii="Times New Roman" w:hAnsi="Times New Roman" w:cs="Times New Roman"/>
          <w:noProof/>
          <w:sz w:val="24"/>
          <w:szCs w:val="24"/>
        </w:rPr>
        <w:t>(3), 375–392. https://doi.org/10.1177/1741143220987841</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Bejinaru, R. (2013). Impact of Digitalization on Education in the Knowledge Economy. </w:t>
      </w:r>
      <w:r w:rsidRPr="00471935">
        <w:rPr>
          <w:rFonts w:ascii="Times New Roman" w:hAnsi="Times New Roman" w:cs="Times New Roman"/>
          <w:i/>
          <w:iCs/>
          <w:noProof/>
          <w:sz w:val="24"/>
          <w:szCs w:val="24"/>
        </w:rPr>
        <w:t>Management Dynamics in the Knowledge Economy</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7</w:t>
      </w:r>
      <w:r w:rsidRPr="00471935">
        <w:rPr>
          <w:rFonts w:ascii="Times New Roman" w:hAnsi="Times New Roman" w:cs="Times New Roman"/>
          <w:noProof/>
          <w:sz w:val="24"/>
          <w:szCs w:val="24"/>
        </w:rPr>
        <w:t>(3), 367–380. https://doi.org/10.25019/mdke/7.3.06</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Bush, T. (2021). School leadership and culture: Societal and organisational perspectives. </w:t>
      </w:r>
      <w:r w:rsidRPr="00471935">
        <w:rPr>
          <w:rFonts w:ascii="Times New Roman" w:hAnsi="Times New Roman" w:cs="Times New Roman"/>
          <w:i/>
          <w:iCs/>
          <w:noProof/>
          <w:sz w:val="24"/>
          <w:szCs w:val="24"/>
        </w:rPr>
        <w:t>Educational Management Administration and Leadership</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49</w:t>
      </w:r>
      <w:r w:rsidRPr="00471935">
        <w:rPr>
          <w:rFonts w:ascii="Times New Roman" w:hAnsi="Times New Roman" w:cs="Times New Roman"/>
          <w:noProof/>
          <w:sz w:val="24"/>
          <w:szCs w:val="24"/>
        </w:rPr>
        <w:t>(2), 211–213. https://doi.org/10.1177/1741143220983063</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Bush, T., &amp; Coleman, M. (2012). </w:t>
      </w:r>
      <w:r w:rsidRPr="00471935">
        <w:rPr>
          <w:rFonts w:ascii="Times New Roman" w:hAnsi="Times New Roman" w:cs="Times New Roman"/>
          <w:i/>
          <w:iCs/>
          <w:noProof/>
          <w:sz w:val="24"/>
          <w:szCs w:val="24"/>
        </w:rPr>
        <w:t>Manajemen Mutu Kepemimpinan Pendidikan</w:t>
      </w:r>
      <w:r w:rsidRPr="00471935">
        <w:rPr>
          <w:rFonts w:ascii="Times New Roman" w:hAnsi="Times New Roman" w:cs="Times New Roman"/>
          <w:noProof/>
          <w:sz w:val="24"/>
          <w:szCs w:val="24"/>
        </w:rPr>
        <w:t xml:space="preserve"> (Cet. I). Jogjakarta: IRCiSoD.</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Chêne, M. (2009). The Implementation of Integrated Financial Information Management Systems ( IFMIS ). </w:t>
      </w:r>
      <w:r w:rsidRPr="00471935">
        <w:rPr>
          <w:rFonts w:ascii="Times New Roman" w:hAnsi="Times New Roman" w:cs="Times New Roman"/>
          <w:i/>
          <w:iCs/>
          <w:noProof/>
          <w:sz w:val="24"/>
          <w:szCs w:val="24"/>
        </w:rPr>
        <w:t>Anti-Corruption Resources Centre, Transparency International.</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April</w:t>
      </w:r>
      <w:r w:rsidRPr="00471935">
        <w:rPr>
          <w:rFonts w:ascii="Times New Roman" w:hAnsi="Times New Roman" w:cs="Times New Roman"/>
          <w:noProof/>
          <w:sz w:val="24"/>
          <w:szCs w:val="24"/>
        </w:rPr>
        <w:t>, 1–11. https://www.u4.no/publications/the-implementation-of-integrated-financial-management-systems-ifmis.pdf.</w:t>
      </w:r>
    </w:p>
    <w:p w:rsidR="00471935" w:rsidRPr="00494747"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71935">
        <w:rPr>
          <w:rFonts w:ascii="Times New Roman" w:hAnsi="Times New Roman" w:cs="Times New Roman"/>
          <w:noProof/>
          <w:sz w:val="24"/>
          <w:szCs w:val="24"/>
        </w:rPr>
        <w:t xml:space="preserve">Day, C., &amp; Sammons, P. (2014). </w:t>
      </w:r>
      <w:r w:rsidRPr="00471935">
        <w:rPr>
          <w:rFonts w:ascii="Times New Roman" w:hAnsi="Times New Roman" w:cs="Times New Roman"/>
          <w:i/>
          <w:iCs/>
          <w:noProof/>
          <w:sz w:val="24"/>
          <w:szCs w:val="24"/>
        </w:rPr>
        <w:t>Successful School Leadership</w:t>
      </w:r>
      <w:r w:rsidRPr="00471935">
        <w:rPr>
          <w:rFonts w:ascii="Times New Roman" w:hAnsi="Times New Roman" w:cs="Times New Roman"/>
          <w:noProof/>
          <w:sz w:val="24"/>
          <w:szCs w:val="24"/>
        </w:rPr>
        <w:t xml:space="preserve">. UK: Education Development Trust. </w:t>
      </w:r>
      <w:r w:rsidRPr="00494747">
        <w:rPr>
          <w:rFonts w:ascii="Times New Roman" w:hAnsi="Times New Roman" w:cs="Times New Roman"/>
          <w:noProof/>
          <w:szCs w:val="24"/>
        </w:rPr>
        <w:t>https://www.educationdevelopmenttrust.com/files/a3/a359e571-7033-41c7-8fe7-9ba60730082e.pdf.</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Dewi, H. P., Prihatin, L., &amp; Matondang, R. (2019). Implementation of Total Quality Management and Interpersonal Communication in Achieving Student Satisfaction through Service Quality at Yayasan Pendidikan Islam, Miftahussalam, Medan. </w:t>
      </w:r>
      <w:r w:rsidRPr="00471935">
        <w:rPr>
          <w:rFonts w:ascii="Times New Roman" w:hAnsi="Times New Roman" w:cs="Times New Roman"/>
          <w:i/>
          <w:iCs/>
          <w:noProof/>
          <w:sz w:val="24"/>
          <w:szCs w:val="24"/>
        </w:rPr>
        <w:t>International Journal of Research and Review</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2</w:t>
      </w:r>
      <w:r w:rsidRPr="00471935">
        <w:rPr>
          <w:rFonts w:ascii="Times New Roman" w:hAnsi="Times New Roman" w:cs="Times New Roman"/>
          <w:noProof/>
          <w:sz w:val="24"/>
          <w:szCs w:val="24"/>
        </w:rPr>
        <w:t>(6), 111–129. http://www.gkpublication.in/IJRR_Vol.2_Issue6_June2015/IJRR0066.pdf</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Grissom, J. A., Loeb, S., &amp; Master, B. (2013). Effective Instructional Time Use for School Leaders: Longitudinal Evidence From Observations of Principals. </w:t>
      </w:r>
      <w:r w:rsidRPr="00471935">
        <w:rPr>
          <w:rFonts w:ascii="Times New Roman" w:hAnsi="Times New Roman" w:cs="Times New Roman"/>
          <w:i/>
          <w:iCs/>
          <w:noProof/>
          <w:sz w:val="24"/>
          <w:szCs w:val="24"/>
        </w:rPr>
        <w:t>Educational Researcher</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42</w:t>
      </w:r>
      <w:r w:rsidRPr="00471935">
        <w:rPr>
          <w:rFonts w:ascii="Times New Roman" w:hAnsi="Times New Roman" w:cs="Times New Roman"/>
          <w:noProof/>
          <w:sz w:val="24"/>
          <w:szCs w:val="24"/>
        </w:rPr>
        <w:t>(8), 433–444. https://doi.org/10.3102/0013189X13510020</w:t>
      </w:r>
    </w:p>
    <w:p w:rsidR="00494747"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Herrmann, M., Clark, M., James-Burdumy, S., Tuttle, C., Kautz, T., Knechtel, V., Dotter, D., Wulsin, C. S., Deke, J., &amp; (ED), N. C. for E. E. and R. A. (2019). The Effects of a Principal Professional Development Program Focused on Instructional Leadership. NCEE 2020-0002. </w:t>
      </w:r>
      <w:r w:rsidRPr="00471935">
        <w:rPr>
          <w:rFonts w:ascii="Times New Roman" w:hAnsi="Times New Roman" w:cs="Times New Roman"/>
          <w:i/>
          <w:iCs/>
          <w:noProof/>
          <w:sz w:val="24"/>
          <w:szCs w:val="24"/>
        </w:rPr>
        <w:t>National Center for Education Evaluation and Regional Assistance</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October</w:t>
      </w:r>
      <w:r w:rsidR="00494747">
        <w:rPr>
          <w:rFonts w:ascii="Times New Roman" w:hAnsi="Times New Roman" w:cs="Times New Roman"/>
          <w:i/>
          <w:iCs/>
          <w:noProof/>
          <w:sz w:val="24"/>
          <w:szCs w:val="24"/>
        </w:rPr>
        <w:t>, 2019</w:t>
      </w:r>
      <w:r w:rsidRPr="00471935">
        <w:rPr>
          <w:rFonts w:ascii="Times New Roman" w:hAnsi="Times New Roman" w:cs="Times New Roman"/>
          <w:noProof/>
          <w:sz w:val="24"/>
          <w:szCs w:val="24"/>
        </w:rPr>
        <w:t xml:space="preserve">. </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lastRenderedPageBreak/>
        <w:t xml:space="preserve">Jackson, K. M. (2019). A Review of Research Methods Trends in Educational Leadership Journals. </w:t>
      </w:r>
      <w:r w:rsidRPr="00471935">
        <w:rPr>
          <w:rFonts w:ascii="Times New Roman" w:hAnsi="Times New Roman" w:cs="Times New Roman"/>
          <w:i/>
          <w:iCs/>
          <w:noProof/>
          <w:sz w:val="24"/>
          <w:szCs w:val="24"/>
        </w:rPr>
        <w:t>Education Leadership Review</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20</w:t>
      </w:r>
      <w:r w:rsidRPr="00471935">
        <w:rPr>
          <w:rFonts w:ascii="Times New Roman" w:hAnsi="Times New Roman" w:cs="Times New Roman"/>
          <w:noProof/>
          <w:sz w:val="24"/>
          <w:szCs w:val="24"/>
        </w:rPr>
        <w:t>(1), 119–132.</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Khurniawan, A. W., Sailah, I., Muljono, P., Indriyanto, B., &amp; Maarif, M. S. (2020). An Analysis of Implementing Total Quality Management in Education : Succes and Challenging Factors. </w:t>
      </w:r>
      <w:r w:rsidRPr="00471935">
        <w:rPr>
          <w:rFonts w:ascii="Times New Roman" w:hAnsi="Times New Roman" w:cs="Times New Roman"/>
          <w:i/>
          <w:iCs/>
          <w:noProof/>
          <w:sz w:val="24"/>
          <w:szCs w:val="24"/>
        </w:rPr>
        <w:t>International Journal of Learning and Development</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10</w:t>
      </w:r>
      <w:r w:rsidRPr="00471935">
        <w:rPr>
          <w:rFonts w:ascii="Times New Roman" w:hAnsi="Times New Roman" w:cs="Times New Roman"/>
          <w:noProof/>
          <w:sz w:val="24"/>
          <w:szCs w:val="24"/>
        </w:rPr>
        <w:t>(2), 44–59. https://doi.org/https://doi.org/10.5296/ijld.v10i2.17270</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Lestari, A., Hidayat, N., &amp; Putra, K. S. (2018). Hubungan Antara Kepemimpinan Transformasional dan Iklim Organisasi dengan Produktivitas Kerja Guru. </w:t>
      </w:r>
      <w:r w:rsidRPr="00471935">
        <w:rPr>
          <w:rFonts w:ascii="Times New Roman" w:hAnsi="Times New Roman" w:cs="Times New Roman"/>
          <w:i/>
          <w:iCs/>
          <w:noProof/>
          <w:sz w:val="24"/>
          <w:szCs w:val="24"/>
        </w:rPr>
        <w:t>Jurnal Manajemen Pendidika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6</w:t>
      </w:r>
      <w:r w:rsidRPr="00471935">
        <w:rPr>
          <w:rFonts w:ascii="Times New Roman" w:hAnsi="Times New Roman" w:cs="Times New Roman"/>
          <w:noProof/>
          <w:sz w:val="24"/>
          <w:szCs w:val="24"/>
        </w:rPr>
        <w:t>(2), 672–682.</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Mansor, A. N., Hamid, A. H. A., Medina, N. I., Vikaraman, S. S., Lail, J., &amp; Wahab, A. (2020). Challenges and strategies in managing small schools : A case study in Perak , Malaysia. </w:t>
      </w:r>
      <w:r w:rsidRPr="00471935">
        <w:rPr>
          <w:rFonts w:ascii="Times New Roman" w:hAnsi="Times New Roman" w:cs="Times New Roman"/>
          <w:i/>
          <w:iCs/>
          <w:noProof/>
          <w:sz w:val="24"/>
          <w:szCs w:val="24"/>
        </w:rPr>
        <w:t>Educational Management Administration &amp; Leadership</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20</w:t>
      </w:r>
      <w:r w:rsidRPr="00471935">
        <w:rPr>
          <w:rFonts w:ascii="Times New Roman" w:hAnsi="Times New Roman" w:cs="Times New Roman"/>
          <w:noProof/>
          <w:sz w:val="24"/>
          <w:szCs w:val="24"/>
        </w:rPr>
        <w:t>(10), 1–17. https://doi.org/10.1177/1741143220942517</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Marni, P. Y. M., Riyanto, Y., &amp; Widodo, B. S. (2021). Per</w:t>
      </w:r>
      <w:r w:rsidR="00F14FF4">
        <w:rPr>
          <w:rFonts w:ascii="Times New Roman" w:hAnsi="Times New Roman" w:cs="Times New Roman"/>
          <w:noProof/>
          <w:sz w:val="24"/>
          <w:szCs w:val="24"/>
        </w:rPr>
        <w:t>an Kepemimpinan Kepala Sekolah d</w:t>
      </w:r>
      <w:r w:rsidRPr="00471935">
        <w:rPr>
          <w:rFonts w:ascii="Times New Roman" w:hAnsi="Times New Roman" w:cs="Times New Roman"/>
          <w:noProof/>
          <w:sz w:val="24"/>
          <w:szCs w:val="24"/>
        </w:rPr>
        <w:t xml:space="preserve">alam Mendukung Budaya dan Mutu SMPK Angelus Custos II Surabaya. </w:t>
      </w:r>
      <w:r w:rsidRPr="00471935">
        <w:rPr>
          <w:rFonts w:ascii="Times New Roman" w:hAnsi="Times New Roman" w:cs="Times New Roman"/>
          <w:i/>
          <w:iCs/>
          <w:noProof/>
          <w:sz w:val="24"/>
          <w:szCs w:val="24"/>
        </w:rPr>
        <w:t>Jurnal Ilmiah Mandala Educatio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7</w:t>
      </w:r>
      <w:r w:rsidRPr="00471935">
        <w:rPr>
          <w:rFonts w:ascii="Times New Roman" w:hAnsi="Times New Roman" w:cs="Times New Roman"/>
          <w:noProof/>
          <w:sz w:val="24"/>
          <w:szCs w:val="24"/>
        </w:rPr>
        <w:t>(3), 249–266. https://doi.org/10.36312/jime.v7i3.2213</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Mccarley, T. A., Peters, M. L., &amp; Decman, J. M. (2014). Transformational </w:t>
      </w:r>
      <w:r w:rsidR="00F14FF4" w:rsidRPr="00471935">
        <w:rPr>
          <w:rFonts w:ascii="Times New Roman" w:hAnsi="Times New Roman" w:cs="Times New Roman"/>
          <w:noProof/>
          <w:sz w:val="24"/>
          <w:szCs w:val="24"/>
        </w:rPr>
        <w:t>Leadership Related To School Climate</w:t>
      </w:r>
      <w:r w:rsidRPr="00471935">
        <w:rPr>
          <w:rFonts w:ascii="Times New Roman" w:hAnsi="Times New Roman" w:cs="Times New Roman"/>
          <w:noProof/>
          <w:sz w:val="24"/>
          <w:szCs w:val="24"/>
        </w:rPr>
        <w:t xml:space="preserve">: </w:t>
      </w:r>
      <w:r w:rsidR="00F14FF4" w:rsidRPr="00471935">
        <w:rPr>
          <w:rFonts w:ascii="Times New Roman" w:hAnsi="Times New Roman" w:cs="Times New Roman"/>
          <w:noProof/>
          <w:sz w:val="24"/>
          <w:szCs w:val="24"/>
        </w:rPr>
        <w:t>A Multi-Level Analysis</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Educational Management Administration &amp; Leadership</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11</w:t>
      </w:r>
      <w:r w:rsidRPr="00471935">
        <w:rPr>
          <w:rFonts w:ascii="Times New Roman" w:hAnsi="Times New Roman" w:cs="Times New Roman"/>
          <w:noProof/>
          <w:sz w:val="24"/>
          <w:szCs w:val="24"/>
        </w:rPr>
        <w:t xml:space="preserve">(3), 1–21. </w:t>
      </w:r>
      <w:r w:rsidRPr="00F14FF4">
        <w:rPr>
          <w:rFonts w:ascii="Times New Roman" w:hAnsi="Times New Roman" w:cs="Times New Roman"/>
          <w:noProof/>
          <w:szCs w:val="24"/>
        </w:rPr>
        <w:t>https://doi.org/10.1177/1741143214549966</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Prasetyo, M. A. M. (2021). The Effects of Organizational Climate and Transformative Leadership on Islamic Boarding School Teacher Performance. </w:t>
      </w:r>
      <w:r w:rsidRPr="00471935">
        <w:rPr>
          <w:rFonts w:ascii="Times New Roman" w:hAnsi="Times New Roman" w:cs="Times New Roman"/>
          <w:i/>
          <w:iCs/>
          <w:noProof/>
          <w:sz w:val="24"/>
          <w:szCs w:val="24"/>
        </w:rPr>
        <w:t>Jurnal Manajemen, Kepemimpinan, Dan Supervisi Pendidika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6</w:t>
      </w:r>
      <w:r w:rsidRPr="00471935">
        <w:rPr>
          <w:rFonts w:ascii="Times New Roman" w:hAnsi="Times New Roman" w:cs="Times New Roman"/>
          <w:noProof/>
          <w:sz w:val="24"/>
          <w:szCs w:val="24"/>
        </w:rPr>
        <w:t>(2), 214–235. https://doi.org/10.31851/jmksp.v6i2.5595</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Raja, R., &amp; Nagasubramani, P. C. (2018). Impact of modern technology in education. </w:t>
      </w:r>
      <w:r w:rsidRPr="00471935">
        <w:rPr>
          <w:rFonts w:ascii="Times New Roman" w:hAnsi="Times New Roman" w:cs="Times New Roman"/>
          <w:i/>
          <w:iCs/>
          <w:noProof/>
          <w:sz w:val="24"/>
          <w:szCs w:val="24"/>
        </w:rPr>
        <w:t>Journal of Applied and Advanced Research</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3</w:t>
      </w:r>
      <w:r w:rsidRPr="00471935">
        <w:rPr>
          <w:rFonts w:ascii="Times New Roman" w:hAnsi="Times New Roman" w:cs="Times New Roman"/>
          <w:noProof/>
          <w:sz w:val="24"/>
          <w:szCs w:val="24"/>
        </w:rPr>
        <w:t>(1), 33–35. https://doi.org/10.21839/jaar.2018.v3is1.165</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allis, E. (2010). </w:t>
      </w:r>
      <w:r w:rsidRPr="00471935">
        <w:rPr>
          <w:rFonts w:ascii="Times New Roman" w:hAnsi="Times New Roman" w:cs="Times New Roman"/>
          <w:i/>
          <w:iCs/>
          <w:noProof/>
          <w:sz w:val="24"/>
          <w:szCs w:val="24"/>
        </w:rPr>
        <w:t>Total Quality Management In Education: Manajemen Mutu Pendidikan</w:t>
      </w:r>
      <w:r w:rsidRPr="00471935">
        <w:rPr>
          <w:rFonts w:ascii="Times New Roman" w:hAnsi="Times New Roman" w:cs="Times New Roman"/>
          <w:noProof/>
          <w:sz w:val="24"/>
          <w:szCs w:val="24"/>
        </w:rPr>
        <w:t xml:space="preserve"> (Cet. Ke-I). Jogjakarta: IRCiSoD.</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anusi, A. (2013). </w:t>
      </w:r>
      <w:r w:rsidRPr="00471935">
        <w:rPr>
          <w:rFonts w:ascii="Times New Roman" w:hAnsi="Times New Roman" w:cs="Times New Roman"/>
          <w:i/>
          <w:iCs/>
          <w:noProof/>
          <w:sz w:val="24"/>
          <w:szCs w:val="24"/>
        </w:rPr>
        <w:t>Kepemimpinan Pendidikan</w:t>
      </w:r>
      <w:r w:rsidRPr="00471935">
        <w:rPr>
          <w:rFonts w:ascii="Times New Roman" w:hAnsi="Times New Roman" w:cs="Times New Roman"/>
          <w:noProof/>
          <w:sz w:val="24"/>
          <w:szCs w:val="24"/>
        </w:rPr>
        <w:t>. Bandung: Nuansa Cendekia.</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ina, R., Fatmawati, &amp; Mahsyar, A. (2020). Penerapan Education Management Information System (EMIS) di Lembaga Pendidikan Keagamaan dan Pondok Pesantren pada Kantor Kementerian Agama Kota Makassar. </w:t>
      </w:r>
      <w:r w:rsidRPr="00471935">
        <w:rPr>
          <w:rFonts w:ascii="Times New Roman" w:hAnsi="Times New Roman" w:cs="Times New Roman"/>
          <w:i/>
          <w:iCs/>
          <w:noProof/>
          <w:sz w:val="24"/>
          <w:szCs w:val="24"/>
        </w:rPr>
        <w:t>JPPM: Journal of Public Policy and Management</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1</w:t>
      </w:r>
      <w:r w:rsidRPr="00471935">
        <w:rPr>
          <w:rFonts w:ascii="Times New Roman" w:hAnsi="Times New Roman" w:cs="Times New Roman"/>
          <w:noProof/>
          <w:sz w:val="24"/>
          <w:szCs w:val="24"/>
        </w:rPr>
        <w:t>(1). https://journal.unismuh.ac.id/index.php/jppm/article/download/2704/pdf.</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upriadi, D., Usman, H., &amp; Jabar, C. S. A. (2021). The Moderation Effect of Information Systems on Vocational High School Principal Decision-Making Model. </w:t>
      </w:r>
      <w:r w:rsidRPr="00471935">
        <w:rPr>
          <w:rFonts w:ascii="Times New Roman" w:hAnsi="Times New Roman" w:cs="Times New Roman"/>
          <w:i/>
          <w:iCs/>
          <w:noProof/>
          <w:sz w:val="24"/>
          <w:szCs w:val="24"/>
        </w:rPr>
        <w:t>Cakrawala Pendidika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40</w:t>
      </w:r>
      <w:r w:rsidRPr="00471935">
        <w:rPr>
          <w:rFonts w:ascii="Times New Roman" w:hAnsi="Times New Roman" w:cs="Times New Roman"/>
          <w:noProof/>
          <w:sz w:val="24"/>
          <w:szCs w:val="24"/>
        </w:rPr>
        <w:t>(1), 43–55. https://doi.org/10.21831/cp.v40i1.31268</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urachmi, S. (2011). Efektivitas Dimensi Internal Kepala Sekolah dalam Kepemimpinan Pembelajaran. </w:t>
      </w:r>
      <w:r w:rsidRPr="00471935">
        <w:rPr>
          <w:rFonts w:ascii="Times New Roman" w:hAnsi="Times New Roman" w:cs="Times New Roman"/>
          <w:i/>
          <w:iCs/>
          <w:noProof/>
          <w:sz w:val="24"/>
          <w:szCs w:val="24"/>
        </w:rPr>
        <w:t>Cakrawala Pendidika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30</w:t>
      </w:r>
      <w:r w:rsidRPr="00471935">
        <w:rPr>
          <w:rFonts w:ascii="Times New Roman" w:hAnsi="Times New Roman" w:cs="Times New Roman"/>
          <w:noProof/>
          <w:sz w:val="24"/>
          <w:szCs w:val="24"/>
        </w:rPr>
        <w:t>(3), 430–439. https://doi.org/https://doi.org/10.21831/cp.v3i3.4206</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Suryati, A. I., Arifin, S., &amp; Yarnest. (2020). The Influence of Teacher Performance and </w:t>
      </w:r>
      <w:r w:rsidRPr="00471935">
        <w:rPr>
          <w:rFonts w:ascii="Times New Roman" w:hAnsi="Times New Roman" w:cs="Times New Roman"/>
          <w:noProof/>
          <w:sz w:val="24"/>
          <w:szCs w:val="24"/>
        </w:rPr>
        <w:lastRenderedPageBreak/>
        <w:t xml:space="preserve">School Culture on School Quality. </w:t>
      </w:r>
      <w:r w:rsidRPr="00471935">
        <w:rPr>
          <w:rFonts w:ascii="Times New Roman" w:hAnsi="Times New Roman" w:cs="Times New Roman"/>
          <w:i/>
          <w:iCs/>
          <w:noProof/>
          <w:sz w:val="24"/>
          <w:szCs w:val="24"/>
        </w:rPr>
        <w:t>Journal of Business and Management (IOSR-JBM)</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22</w:t>
      </w:r>
      <w:r w:rsidRPr="00471935">
        <w:rPr>
          <w:rFonts w:ascii="Times New Roman" w:hAnsi="Times New Roman" w:cs="Times New Roman"/>
          <w:noProof/>
          <w:sz w:val="24"/>
          <w:szCs w:val="24"/>
        </w:rPr>
        <w:t>(6), 52–61. https://doi.org/10.2991/assehr.k.201201.015</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Wening, M. H., &amp; Santosa, A. B. (2020). Strategi Kepemimpinan Kepala Sekolah Dalam Menghadapi Era Digital 4.0. </w:t>
      </w:r>
      <w:r w:rsidRPr="00471935">
        <w:rPr>
          <w:rFonts w:ascii="Times New Roman" w:hAnsi="Times New Roman" w:cs="Times New Roman"/>
          <w:i/>
          <w:iCs/>
          <w:noProof/>
          <w:sz w:val="24"/>
          <w:szCs w:val="24"/>
        </w:rPr>
        <w:t>JMKSP (Jurnal Manajemen, Kepemimpinan, Dan Supervisi Pendidikan)</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5</w:t>
      </w:r>
      <w:r w:rsidRPr="00471935">
        <w:rPr>
          <w:rFonts w:ascii="Times New Roman" w:hAnsi="Times New Roman" w:cs="Times New Roman"/>
          <w:noProof/>
          <w:sz w:val="24"/>
          <w:szCs w:val="24"/>
        </w:rPr>
        <w:t>(1), 56. https://doi.org/10.31851/jmksp.v5i1.3537</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Winarno, A., Agustina, Y., &amp; Vinola, R. (2020). Developing website-based school financial administrative management system during covid-19 pandemic. </w:t>
      </w:r>
      <w:r w:rsidRPr="00471935">
        <w:rPr>
          <w:rFonts w:ascii="Times New Roman" w:hAnsi="Times New Roman" w:cs="Times New Roman"/>
          <w:i/>
          <w:iCs/>
          <w:noProof/>
          <w:sz w:val="24"/>
          <w:szCs w:val="24"/>
        </w:rPr>
        <w:t>International Journal of Business, Economics and Law</w:t>
      </w:r>
      <w:r w:rsidRPr="00471935">
        <w:rPr>
          <w:rFonts w:ascii="Times New Roman" w:hAnsi="Times New Roman" w:cs="Times New Roman"/>
          <w:noProof/>
          <w:sz w:val="24"/>
          <w:szCs w:val="24"/>
        </w:rPr>
        <w:t xml:space="preserve">, </w:t>
      </w:r>
      <w:r w:rsidRPr="00471935">
        <w:rPr>
          <w:rFonts w:ascii="Times New Roman" w:hAnsi="Times New Roman" w:cs="Times New Roman"/>
          <w:i/>
          <w:iCs/>
          <w:noProof/>
          <w:sz w:val="24"/>
          <w:szCs w:val="24"/>
        </w:rPr>
        <w:t>22</w:t>
      </w:r>
      <w:r w:rsidRPr="00471935">
        <w:rPr>
          <w:rFonts w:ascii="Times New Roman" w:hAnsi="Times New Roman" w:cs="Times New Roman"/>
          <w:noProof/>
          <w:sz w:val="24"/>
          <w:szCs w:val="24"/>
        </w:rPr>
        <w:t>(1), 167–172. https://www.ijbel.com/wp-content/uploads/2020/11/IJBEL22_242.pdf.</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471935">
        <w:rPr>
          <w:rFonts w:ascii="Times New Roman" w:hAnsi="Times New Roman" w:cs="Times New Roman"/>
          <w:noProof/>
          <w:sz w:val="24"/>
          <w:szCs w:val="24"/>
        </w:rPr>
        <w:t xml:space="preserve">Yukl, G. (2013). </w:t>
      </w:r>
      <w:r w:rsidRPr="00471935">
        <w:rPr>
          <w:rFonts w:ascii="Times New Roman" w:hAnsi="Times New Roman" w:cs="Times New Roman"/>
          <w:i/>
          <w:iCs/>
          <w:noProof/>
          <w:sz w:val="24"/>
          <w:szCs w:val="24"/>
        </w:rPr>
        <w:t>Leadership In Organization</w:t>
      </w:r>
      <w:r w:rsidRPr="00471935">
        <w:rPr>
          <w:rFonts w:ascii="Times New Roman" w:hAnsi="Times New Roman" w:cs="Times New Roman"/>
          <w:noProof/>
          <w:sz w:val="24"/>
          <w:szCs w:val="24"/>
        </w:rPr>
        <w:t xml:space="preserve"> (Eighth Edi). USA: Prentice Hall.</w:t>
      </w:r>
    </w:p>
    <w:p w:rsidR="00471935" w:rsidRPr="00471935" w:rsidRDefault="00471935" w:rsidP="00494747">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471935">
        <w:rPr>
          <w:rFonts w:ascii="Times New Roman" w:hAnsi="Times New Roman" w:cs="Times New Roman"/>
          <w:noProof/>
          <w:sz w:val="24"/>
          <w:szCs w:val="24"/>
        </w:rPr>
        <w:t xml:space="preserve">Zed, M. (2004). </w:t>
      </w:r>
      <w:r w:rsidRPr="00471935">
        <w:rPr>
          <w:rFonts w:ascii="Times New Roman" w:hAnsi="Times New Roman" w:cs="Times New Roman"/>
          <w:i/>
          <w:iCs/>
          <w:noProof/>
          <w:sz w:val="24"/>
          <w:szCs w:val="24"/>
        </w:rPr>
        <w:t>Metode Penelitian Kepustakaan</w:t>
      </w:r>
      <w:r w:rsidRPr="00471935">
        <w:rPr>
          <w:rFonts w:ascii="Times New Roman" w:hAnsi="Times New Roman" w:cs="Times New Roman"/>
          <w:noProof/>
          <w:sz w:val="24"/>
          <w:szCs w:val="24"/>
        </w:rPr>
        <w:t>. Jakarta: Yayasan Obor Nasional.</w:t>
      </w:r>
    </w:p>
    <w:p w:rsidR="00DB6FC9" w:rsidRPr="005115BC" w:rsidRDefault="009618B1" w:rsidP="00494747">
      <w:pPr>
        <w:widowControl w:val="0"/>
        <w:autoSpaceDE w:val="0"/>
        <w:autoSpaceDN w:val="0"/>
        <w:adjustRightInd w:val="0"/>
        <w:spacing w:before="120" w:after="120" w:line="240" w:lineRule="auto"/>
        <w:ind w:left="480" w:hanging="480"/>
        <w:jc w:val="both"/>
        <w:rPr>
          <w:rFonts w:ascii="Times New Roman" w:hAnsi="Times New Roman" w:cs="Times New Roman"/>
          <w:b/>
          <w:sz w:val="24"/>
          <w:szCs w:val="24"/>
        </w:rPr>
      </w:pPr>
      <w:r w:rsidRPr="005115BC">
        <w:rPr>
          <w:rFonts w:ascii="Times New Roman" w:hAnsi="Times New Roman" w:cs="Times New Roman"/>
          <w:b/>
          <w:sz w:val="24"/>
          <w:szCs w:val="24"/>
        </w:rPr>
        <w:fldChar w:fldCharType="end"/>
      </w:r>
    </w:p>
    <w:p w:rsidR="00DB6FC9" w:rsidRPr="005115BC" w:rsidRDefault="00DB6FC9" w:rsidP="00494747">
      <w:pPr>
        <w:spacing w:after="0"/>
        <w:jc w:val="both"/>
        <w:rPr>
          <w:rFonts w:ascii="Times New Roman" w:hAnsi="Times New Roman" w:cs="Times New Roman"/>
          <w:b/>
          <w:sz w:val="24"/>
          <w:szCs w:val="24"/>
        </w:rPr>
      </w:pPr>
    </w:p>
    <w:p w:rsidR="00DB6FC9" w:rsidRPr="005115BC" w:rsidRDefault="00DB6FC9" w:rsidP="00494747">
      <w:pPr>
        <w:spacing w:after="0"/>
        <w:jc w:val="both"/>
        <w:rPr>
          <w:rFonts w:ascii="Times New Roman" w:hAnsi="Times New Roman" w:cs="Times New Roman"/>
          <w:b/>
          <w:sz w:val="24"/>
          <w:szCs w:val="24"/>
        </w:rPr>
      </w:pPr>
    </w:p>
    <w:sectPr w:rsidR="00DB6FC9" w:rsidRPr="005115BC" w:rsidSect="00D86D8A">
      <w:pgSz w:w="11909" w:h="16834"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D26BC9"/>
    <w:multiLevelType w:val="hybridMultilevel"/>
    <w:tmpl w:val="EA7C13F6"/>
    <w:lvl w:ilvl="0" w:tplc="99745EE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5597"/>
    <w:rsid w:val="00002A7D"/>
    <w:rsid w:val="00010E6A"/>
    <w:rsid w:val="00034398"/>
    <w:rsid w:val="00040E63"/>
    <w:rsid w:val="000430F5"/>
    <w:rsid w:val="00052B0C"/>
    <w:rsid w:val="00052CF7"/>
    <w:rsid w:val="00057BB7"/>
    <w:rsid w:val="00070580"/>
    <w:rsid w:val="0007186C"/>
    <w:rsid w:val="00072A1C"/>
    <w:rsid w:val="00083663"/>
    <w:rsid w:val="00093F8C"/>
    <w:rsid w:val="000B5030"/>
    <w:rsid w:val="000C0E01"/>
    <w:rsid w:val="000C3E29"/>
    <w:rsid w:val="000C6D07"/>
    <w:rsid w:val="000D20B9"/>
    <w:rsid w:val="000D2FF1"/>
    <w:rsid w:val="000E2BFC"/>
    <w:rsid w:val="000F15A1"/>
    <w:rsid w:val="000F53D4"/>
    <w:rsid w:val="000F5F65"/>
    <w:rsid w:val="000F684D"/>
    <w:rsid w:val="001043FF"/>
    <w:rsid w:val="001155D9"/>
    <w:rsid w:val="00116CF1"/>
    <w:rsid w:val="00117B6F"/>
    <w:rsid w:val="001317D0"/>
    <w:rsid w:val="00135428"/>
    <w:rsid w:val="00145078"/>
    <w:rsid w:val="00151FD7"/>
    <w:rsid w:val="0016201E"/>
    <w:rsid w:val="00163245"/>
    <w:rsid w:val="00165237"/>
    <w:rsid w:val="001746DB"/>
    <w:rsid w:val="00181BC7"/>
    <w:rsid w:val="00186ACE"/>
    <w:rsid w:val="001948D4"/>
    <w:rsid w:val="001B4723"/>
    <w:rsid w:val="001B7E4B"/>
    <w:rsid w:val="001C4084"/>
    <w:rsid w:val="001D3BC3"/>
    <w:rsid w:val="001D44AC"/>
    <w:rsid w:val="001D5626"/>
    <w:rsid w:val="001E2764"/>
    <w:rsid w:val="001E611C"/>
    <w:rsid w:val="001F6558"/>
    <w:rsid w:val="0020516F"/>
    <w:rsid w:val="002234F6"/>
    <w:rsid w:val="00225467"/>
    <w:rsid w:val="00225746"/>
    <w:rsid w:val="00225A9D"/>
    <w:rsid w:val="00226EA5"/>
    <w:rsid w:val="0022753E"/>
    <w:rsid w:val="00254818"/>
    <w:rsid w:val="00262BB3"/>
    <w:rsid w:val="00265B89"/>
    <w:rsid w:val="002663EE"/>
    <w:rsid w:val="0027575E"/>
    <w:rsid w:val="00285CC3"/>
    <w:rsid w:val="002914EC"/>
    <w:rsid w:val="002A2B56"/>
    <w:rsid w:val="002A2D44"/>
    <w:rsid w:val="002B1626"/>
    <w:rsid w:val="002B5AFF"/>
    <w:rsid w:val="002C200B"/>
    <w:rsid w:val="002C273E"/>
    <w:rsid w:val="002D6BF9"/>
    <w:rsid w:val="002E4E94"/>
    <w:rsid w:val="002F2A58"/>
    <w:rsid w:val="002F40BD"/>
    <w:rsid w:val="002F6251"/>
    <w:rsid w:val="002F76FE"/>
    <w:rsid w:val="00301122"/>
    <w:rsid w:val="00302275"/>
    <w:rsid w:val="003224A6"/>
    <w:rsid w:val="0032672B"/>
    <w:rsid w:val="00330D2E"/>
    <w:rsid w:val="00342004"/>
    <w:rsid w:val="00344F3C"/>
    <w:rsid w:val="00353A9B"/>
    <w:rsid w:val="00356075"/>
    <w:rsid w:val="00357821"/>
    <w:rsid w:val="00357FA6"/>
    <w:rsid w:val="0036319A"/>
    <w:rsid w:val="00366DF9"/>
    <w:rsid w:val="00377361"/>
    <w:rsid w:val="00382EF9"/>
    <w:rsid w:val="00385170"/>
    <w:rsid w:val="003851CC"/>
    <w:rsid w:val="00397274"/>
    <w:rsid w:val="00397C1B"/>
    <w:rsid w:val="003A37C9"/>
    <w:rsid w:val="003C2368"/>
    <w:rsid w:val="003C5D04"/>
    <w:rsid w:val="003F2291"/>
    <w:rsid w:val="003F5856"/>
    <w:rsid w:val="004143D0"/>
    <w:rsid w:val="00420388"/>
    <w:rsid w:val="00422776"/>
    <w:rsid w:val="00427D14"/>
    <w:rsid w:val="00434468"/>
    <w:rsid w:val="004350CB"/>
    <w:rsid w:val="0043746B"/>
    <w:rsid w:val="00444013"/>
    <w:rsid w:val="00446772"/>
    <w:rsid w:val="00446DEA"/>
    <w:rsid w:val="00455EEA"/>
    <w:rsid w:val="004670B2"/>
    <w:rsid w:val="00471935"/>
    <w:rsid w:val="00471C5A"/>
    <w:rsid w:val="0047643E"/>
    <w:rsid w:val="00485EE9"/>
    <w:rsid w:val="00494747"/>
    <w:rsid w:val="004B049E"/>
    <w:rsid w:val="004B5705"/>
    <w:rsid w:val="004C1EB8"/>
    <w:rsid w:val="004D6187"/>
    <w:rsid w:val="004F31FA"/>
    <w:rsid w:val="00506EB4"/>
    <w:rsid w:val="005115BC"/>
    <w:rsid w:val="00517184"/>
    <w:rsid w:val="00522CE9"/>
    <w:rsid w:val="00525EBB"/>
    <w:rsid w:val="005269E3"/>
    <w:rsid w:val="00527850"/>
    <w:rsid w:val="00551A0D"/>
    <w:rsid w:val="00572895"/>
    <w:rsid w:val="005750EC"/>
    <w:rsid w:val="005979E9"/>
    <w:rsid w:val="005A224B"/>
    <w:rsid w:val="005B6828"/>
    <w:rsid w:val="005D6255"/>
    <w:rsid w:val="005D6349"/>
    <w:rsid w:val="005D7835"/>
    <w:rsid w:val="005E1E33"/>
    <w:rsid w:val="005E2535"/>
    <w:rsid w:val="005E7CFB"/>
    <w:rsid w:val="006059E4"/>
    <w:rsid w:val="0060796D"/>
    <w:rsid w:val="00615F51"/>
    <w:rsid w:val="00625E8E"/>
    <w:rsid w:val="006313A9"/>
    <w:rsid w:val="0063381E"/>
    <w:rsid w:val="00664B60"/>
    <w:rsid w:val="00667F72"/>
    <w:rsid w:val="00674FA2"/>
    <w:rsid w:val="00686488"/>
    <w:rsid w:val="00695EE8"/>
    <w:rsid w:val="006B121B"/>
    <w:rsid w:val="006B3330"/>
    <w:rsid w:val="006B78AD"/>
    <w:rsid w:val="006D2270"/>
    <w:rsid w:val="006D2E74"/>
    <w:rsid w:val="006D3A8D"/>
    <w:rsid w:val="006D6DEE"/>
    <w:rsid w:val="006E263C"/>
    <w:rsid w:val="006E42EF"/>
    <w:rsid w:val="006E6316"/>
    <w:rsid w:val="00702D25"/>
    <w:rsid w:val="00710CE4"/>
    <w:rsid w:val="0072712E"/>
    <w:rsid w:val="00727892"/>
    <w:rsid w:val="00732BBE"/>
    <w:rsid w:val="00733E2A"/>
    <w:rsid w:val="00736847"/>
    <w:rsid w:val="007407B2"/>
    <w:rsid w:val="0074760E"/>
    <w:rsid w:val="00751BED"/>
    <w:rsid w:val="007578B2"/>
    <w:rsid w:val="0076622F"/>
    <w:rsid w:val="00774904"/>
    <w:rsid w:val="0077620E"/>
    <w:rsid w:val="00776D07"/>
    <w:rsid w:val="0078280B"/>
    <w:rsid w:val="007B6B65"/>
    <w:rsid w:val="007C2FCF"/>
    <w:rsid w:val="007D183C"/>
    <w:rsid w:val="007D53AD"/>
    <w:rsid w:val="007F1A4E"/>
    <w:rsid w:val="007F306E"/>
    <w:rsid w:val="007F3200"/>
    <w:rsid w:val="007F5447"/>
    <w:rsid w:val="007F5824"/>
    <w:rsid w:val="00814849"/>
    <w:rsid w:val="0084145A"/>
    <w:rsid w:val="00850E13"/>
    <w:rsid w:val="00857640"/>
    <w:rsid w:val="00861F78"/>
    <w:rsid w:val="00862178"/>
    <w:rsid w:val="008841D2"/>
    <w:rsid w:val="00890FB7"/>
    <w:rsid w:val="008A2530"/>
    <w:rsid w:val="008B1224"/>
    <w:rsid w:val="008B4E5B"/>
    <w:rsid w:val="008C704E"/>
    <w:rsid w:val="008D2E6D"/>
    <w:rsid w:val="008E1E51"/>
    <w:rsid w:val="008F3455"/>
    <w:rsid w:val="008F43E3"/>
    <w:rsid w:val="00905AF4"/>
    <w:rsid w:val="009130B5"/>
    <w:rsid w:val="00926DC0"/>
    <w:rsid w:val="00930DCC"/>
    <w:rsid w:val="0093605E"/>
    <w:rsid w:val="00951484"/>
    <w:rsid w:val="009518ED"/>
    <w:rsid w:val="00952950"/>
    <w:rsid w:val="009618B1"/>
    <w:rsid w:val="00963FFB"/>
    <w:rsid w:val="00966B70"/>
    <w:rsid w:val="009723C3"/>
    <w:rsid w:val="00973A47"/>
    <w:rsid w:val="00977857"/>
    <w:rsid w:val="00981893"/>
    <w:rsid w:val="00986CF9"/>
    <w:rsid w:val="00995DA9"/>
    <w:rsid w:val="0099753C"/>
    <w:rsid w:val="009A0C3B"/>
    <w:rsid w:val="009B6207"/>
    <w:rsid w:val="009D0B2E"/>
    <w:rsid w:val="009D2CF9"/>
    <w:rsid w:val="009D3F58"/>
    <w:rsid w:val="009F5670"/>
    <w:rsid w:val="009F57CB"/>
    <w:rsid w:val="009F69AA"/>
    <w:rsid w:val="00A067CE"/>
    <w:rsid w:val="00A102DE"/>
    <w:rsid w:val="00A12052"/>
    <w:rsid w:val="00A21738"/>
    <w:rsid w:val="00A34771"/>
    <w:rsid w:val="00A452E1"/>
    <w:rsid w:val="00A460AB"/>
    <w:rsid w:val="00A46CB7"/>
    <w:rsid w:val="00A5454E"/>
    <w:rsid w:val="00A570A8"/>
    <w:rsid w:val="00A600EB"/>
    <w:rsid w:val="00A80EA8"/>
    <w:rsid w:val="00A87AC2"/>
    <w:rsid w:val="00A97034"/>
    <w:rsid w:val="00AA4CF2"/>
    <w:rsid w:val="00AA6693"/>
    <w:rsid w:val="00AB39FD"/>
    <w:rsid w:val="00AD5053"/>
    <w:rsid w:val="00AF791A"/>
    <w:rsid w:val="00B0794C"/>
    <w:rsid w:val="00B07D42"/>
    <w:rsid w:val="00B101EB"/>
    <w:rsid w:val="00B12064"/>
    <w:rsid w:val="00B27FE8"/>
    <w:rsid w:val="00B33C16"/>
    <w:rsid w:val="00B36B6D"/>
    <w:rsid w:val="00B63485"/>
    <w:rsid w:val="00B759BB"/>
    <w:rsid w:val="00B81102"/>
    <w:rsid w:val="00B9274C"/>
    <w:rsid w:val="00B95AC9"/>
    <w:rsid w:val="00B96702"/>
    <w:rsid w:val="00BA4351"/>
    <w:rsid w:val="00BB0D24"/>
    <w:rsid w:val="00BC2BA2"/>
    <w:rsid w:val="00BC38FD"/>
    <w:rsid w:val="00BE1EA5"/>
    <w:rsid w:val="00BE2988"/>
    <w:rsid w:val="00BF06C3"/>
    <w:rsid w:val="00BF3524"/>
    <w:rsid w:val="00C007DC"/>
    <w:rsid w:val="00C00B77"/>
    <w:rsid w:val="00C05850"/>
    <w:rsid w:val="00C1486B"/>
    <w:rsid w:val="00C20D06"/>
    <w:rsid w:val="00C22623"/>
    <w:rsid w:val="00C27266"/>
    <w:rsid w:val="00C33D20"/>
    <w:rsid w:val="00C35597"/>
    <w:rsid w:val="00C44045"/>
    <w:rsid w:val="00C50AC0"/>
    <w:rsid w:val="00C617EE"/>
    <w:rsid w:val="00C62116"/>
    <w:rsid w:val="00C668CB"/>
    <w:rsid w:val="00C7736E"/>
    <w:rsid w:val="00C8198F"/>
    <w:rsid w:val="00C96121"/>
    <w:rsid w:val="00CB7C11"/>
    <w:rsid w:val="00CC3714"/>
    <w:rsid w:val="00CD2EE6"/>
    <w:rsid w:val="00CE4CC4"/>
    <w:rsid w:val="00CF0887"/>
    <w:rsid w:val="00D01836"/>
    <w:rsid w:val="00D0585F"/>
    <w:rsid w:val="00D06434"/>
    <w:rsid w:val="00D25F89"/>
    <w:rsid w:val="00D332E9"/>
    <w:rsid w:val="00D44E2D"/>
    <w:rsid w:val="00D51F32"/>
    <w:rsid w:val="00D55DFA"/>
    <w:rsid w:val="00D764CE"/>
    <w:rsid w:val="00D82F05"/>
    <w:rsid w:val="00D86D8A"/>
    <w:rsid w:val="00D95B46"/>
    <w:rsid w:val="00DA2394"/>
    <w:rsid w:val="00DB567C"/>
    <w:rsid w:val="00DB6FC9"/>
    <w:rsid w:val="00DC3E0E"/>
    <w:rsid w:val="00DC7ABA"/>
    <w:rsid w:val="00DE2BB1"/>
    <w:rsid w:val="00DF212D"/>
    <w:rsid w:val="00DF4E17"/>
    <w:rsid w:val="00DF7DA0"/>
    <w:rsid w:val="00E254D3"/>
    <w:rsid w:val="00E25CFE"/>
    <w:rsid w:val="00E531D9"/>
    <w:rsid w:val="00E550E9"/>
    <w:rsid w:val="00E66EC1"/>
    <w:rsid w:val="00E7427D"/>
    <w:rsid w:val="00E74E0B"/>
    <w:rsid w:val="00E828F3"/>
    <w:rsid w:val="00E82BFC"/>
    <w:rsid w:val="00EA66C6"/>
    <w:rsid w:val="00EB06F4"/>
    <w:rsid w:val="00EB24A8"/>
    <w:rsid w:val="00EB3496"/>
    <w:rsid w:val="00EC6060"/>
    <w:rsid w:val="00ED04FA"/>
    <w:rsid w:val="00ED54F1"/>
    <w:rsid w:val="00ED5555"/>
    <w:rsid w:val="00ED5E36"/>
    <w:rsid w:val="00ED68E0"/>
    <w:rsid w:val="00ED6AD0"/>
    <w:rsid w:val="00EF3F48"/>
    <w:rsid w:val="00EF7683"/>
    <w:rsid w:val="00F14FF4"/>
    <w:rsid w:val="00F1551C"/>
    <w:rsid w:val="00F1638E"/>
    <w:rsid w:val="00F225AC"/>
    <w:rsid w:val="00F23BB0"/>
    <w:rsid w:val="00F2547E"/>
    <w:rsid w:val="00F34F9D"/>
    <w:rsid w:val="00F41026"/>
    <w:rsid w:val="00F413D5"/>
    <w:rsid w:val="00F472BE"/>
    <w:rsid w:val="00F54053"/>
    <w:rsid w:val="00F73586"/>
    <w:rsid w:val="00F915C1"/>
    <w:rsid w:val="00F93458"/>
    <w:rsid w:val="00F94AE3"/>
    <w:rsid w:val="00F95D1C"/>
    <w:rsid w:val="00FA5942"/>
    <w:rsid w:val="00FB259F"/>
    <w:rsid w:val="00FC4655"/>
    <w:rsid w:val="00FC5666"/>
    <w:rsid w:val="00FC57A7"/>
    <w:rsid w:val="00FD0834"/>
    <w:rsid w:val="00FD0A69"/>
    <w:rsid w:val="00FD0D00"/>
    <w:rsid w:val="00FD35F4"/>
    <w:rsid w:val="00FE1A07"/>
    <w:rsid w:val="00FE4EAF"/>
    <w:rsid w:val="00FE7B95"/>
    <w:rsid w:val="00FF2808"/>
    <w:rsid w:val="00FF6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FC9"/>
    <w:rPr>
      <w:color w:val="0000FF" w:themeColor="hyperlink"/>
      <w:u w:val="single"/>
    </w:rPr>
  </w:style>
  <w:style w:type="paragraph" w:styleId="BalloonText">
    <w:name w:val="Balloon Text"/>
    <w:basedOn w:val="Normal"/>
    <w:link w:val="BalloonTextChar"/>
    <w:uiPriority w:val="99"/>
    <w:semiHidden/>
    <w:unhideWhenUsed/>
    <w:rsid w:val="004203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388"/>
    <w:rPr>
      <w:rFonts w:ascii="Tahoma" w:hAnsi="Tahoma" w:cs="Tahoma"/>
      <w:sz w:val="16"/>
      <w:szCs w:val="16"/>
    </w:rPr>
  </w:style>
  <w:style w:type="paragraph" w:styleId="ListParagraph">
    <w:name w:val="List Paragraph"/>
    <w:basedOn w:val="Normal"/>
    <w:uiPriority w:val="34"/>
    <w:qFormat/>
    <w:rsid w:val="0016523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FC9"/>
    <w:rPr>
      <w:color w:val="0000FF" w:themeColor="hyperlink"/>
      <w:u w:val="single"/>
    </w:rPr>
  </w:style>
  <w:style w:type="paragraph" w:styleId="BalloonText">
    <w:name w:val="Balloon Text"/>
    <w:basedOn w:val="Normal"/>
    <w:link w:val="BalloonTextChar"/>
    <w:uiPriority w:val="99"/>
    <w:semiHidden/>
    <w:unhideWhenUsed/>
    <w:rsid w:val="004203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388"/>
    <w:rPr>
      <w:rFonts w:ascii="Tahoma" w:hAnsi="Tahoma" w:cs="Tahoma"/>
      <w:sz w:val="16"/>
      <w:szCs w:val="16"/>
    </w:rPr>
  </w:style>
  <w:style w:type="paragraph" w:styleId="ListParagraph">
    <w:name w:val="List Paragraph"/>
    <w:basedOn w:val="Normal"/>
    <w:uiPriority w:val="34"/>
    <w:qFormat/>
    <w:rsid w:val="001652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rifahmad1975@gmail.com2" TargetMode="External"/><Relationship Id="rId3" Type="http://schemas.openxmlformats.org/officeDocument/2006/relationships/styles" Target="styles.xml"/><Relationship Id="rId7" Type="http://schemas.openxmlformats.org/officeDocument/2006/relationships/hyperlink" Target="mailto:suaebngali@gmail.com1"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nhacoacho@gmail.com3" TargetMode="External"/><Relationship Id="rId4" Type="http://schemas.microsoft.com/office/2007/relationships/stylesWithEffects" Target="stylesWithEffects.xml"/><Relationship Id="rId9" Type="http://schemas.openxmlformats.org/officeDocument/2006/relationships/hyperlink" Target="mailto:agussalimmpd08@gmail.com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E3A330-4AAE-4458-B0C0-97872BF13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0</Pages>
  <Words>15919</Words>
  <Characters>90739</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1</cp:revision>
  <dcterms:created xsi:type="dcterms:W3CDTF">2021-08-10T01:59:00Z</dcterms:created>
  <dcterms:modified xsi:type="dcterms:W3CDTF">2021-08-1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51b45b-4984-345b-a530-d75e6902a7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